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628F5D" w14:textId="2794BCAF" w:rsidR="00D63D8A" w:rsidRPr="00516D7D" w:rsidRDefault="00D63D8A" w:rsidP="002661E7">
      <w:pPr>
        <w:jc w:val="center"/>
        <w:rPr>
          <w:b/>
          <w:bCs/>
        </w:rPr>
      </w:pPr>
      <w:proofErr w:type="spellStart"/>
      <w:r w:rsidRPr="00516D7D">
        <w:rPr>
          <w:b/>
          <w:bCs/>
        </w:rPr>
        <w:t>iYarn</w:t>
      </w:r>
      <w:proofErr w:type="spellEnd"/>
      <w:r w:rsidRPr="00516D7D">
        <w:rPr>
          <w:b/>
          <w:bCs/>
        </w:rPr>
        <w:t xml:space="preserve"> Classroom Instruction Pack</w:t>
      </w:r>
    </w:p>
    <w:sdt>
      <w:sdtPr>
        <w:rPr>
          <w:rFonts w:ascii="Arial" w:eastAsiaTheme="minorHAnsi" w:hAnsi="Arial" w:cstheme="minorBidi"/>
          <w:color w:val="000000" w:themeColor="text1"/>
          <w:sz w:val="22"/>
          <w:szCs w:val="22"/>
          <w:lang w:val="en-AU"/>
        </w:rPr>
        <w:id w:val="83492623"/>
        <w:docPartObj>
          <w:docPartGallery w:val="Table of Contents"/>
          <w:docPartUnique/>
        </w:docPartObj>
      </w:sdtPr>
      <w:sdtEndPr>
        <w:rPr>
          <w:b/>
          <w:bCs/>
          <w:noProof/>
        </w:rPr>
      </w:sdtEndPr>
      <w:sdtContent>
        <w:p w14:paraId="1308C717" w14:textId="26FAE6FF" w:rsidR="0020482E" w:rsidRDefault="0020482E">
          <w:pPr>
            <w:pStyle w:val="TOCHeading"/>
          </w:pPr>
          <w:r>
            <w:t>Contents</w:t>
          </w:r>
        </w:p>
        <w:p w14:paraId="29DECEA5" w14:textId="4DCEF285" w:rsidR="00F651A0" w:rsidRDefault="0020482E">
          <w:pPr>
            <w:pStyle w:val="TOC1"/>
            <w:tabs>
              <w:tab w:val="left" w:pos="440"/>
              <w:tab w:val="right" w:leader="dot" w:pos="9016"/>
            </w:tabs>
            <w:rPr>
              <w:rFonts w:asciiTheme="minorHAnsi" w:eastAsiaTheme="minorEastAsia" w:hAnsiTheme="minorHAnsi"/>
              <w:noProof/>
              <w:color w:val="auto"/>
              <w:lang w:eastAsia="zh-CN"/>
            </w:rPr>
          </w:pPr>
          <w:r>
            <w:fldChar w:fldCharType="begin"/>
          </w:r>
          <w:r>
            <w:instrText xml:space="preserve"> TOC \o "1-3" \h \z \u </w:instrText>
          </w:r>
          <w:r>
            <w:fldChar w:fldCharType="separate"/>
          </w:r>
          <w:hyperlink w:anchor="_Toc103603553" w:history="1">
            <w:r w:rsidR="00F651A0" w:rsidRPr="00977974">
              <w:rPr>
                <w:rStyle w:val="Hyperlink"/>
                <w:noProof/>
              </w:rPr>
              <w:t>1</w:t>
            </w:r>
            <w:r w:rsidR="00F651A0">
              <w:rPr>
                <w:rFonts w:asciiTheme="minorHAnsi" w:eastAsiaTheme="minorEastAsia" w:hAnsiTheme="minorHAnsi"/>
                <w:noProof/>
                <w:color w:val="auto"/>
                <w:lang w:eastAsia="zh-CN"/>
              </w:rPr>
              <w:tab/>
            </w:r>
            <w:r w:rsidR="00F651A0" w:rsidRPr="00977974">
              <w:rPr>
                <w:rStyle w:val="Hyperlink"/>
                <w:noProof/>
              </w:rPr>
              <w:t>Before Checking-in</w:t>
            </w:r>
            <w:r w:rsidR="00F651A0">
              <w:rPr>
                <w:noProof/>
                <w:webHidden/>
              </w:rPr>
              <w:tab/>
            </w:r>
            <w:r w:rsidR="00F651A0">
              <w:rPr>
                <w:noProof/>
                <w:webHidden/>
              </w:rPr>
              <w:fldChar w:fldCharType="begin"/>
            </w:r>
            <w:r w:rsidR="00F651A0">
              <w:rPr>
                <w:noProof/>
                <w:webHidden/>
              </w:rPr>
              <w:instrText xml:space="preserve"> PAGEREF _Toc103603553 \h </w:instrText>
            </w:r>
            <w:r w:rsidR="00F651A0">
              <w:rPr>
                <w:noProof/>
                <w:webHidden/>
              </w:rPr>
            </w:r>
            <w:r w:rsidR="00F651A0">
              <w:rPr>
                <w:noProof/>
                <w:webHidden/>
              </w:rPr>
              <w:fldChar w:fldCharType="separate"/>
            </w:r>
            <w:r w:rsidR="00F651A0">
              <w:rPr>
                <w:noProof/>
                <w:webHidden/>
              </w:rPr>
              <w:t>2</w:t>
            </w:r>
            <w:r w:rsidR="00F651A0">
              <w:rPr>
                <w:noProof/>
                <w:webHidden/>
              </w:rPr>
              <w:fldChar w:fldCharType="end"/>
            </w:r>
          </w:hyperlink>
        </w:p>
        <w:p w14:paraId="63AA54A6" w14:textId="7332162D"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54" w:history="1">
            <w:r w:rsidR="00F651A0" w:rsidRPr="00977974">
              <w:rPr>
                <w:rStyle w:val="Hyperlink"/>
                <w:noProof/>
              </w:rPr>
              <w:t>1.1</w:t>
            </w:r>
            <w:r w:rsidR="00F651A0">
              <w:rPr>
                <w:rFonts w:asciiTheme="minorHAnsi" w:eastAsiaTheme="minorEastAsia" w:hAnsiTheme="minorHAnsi"/>
                <w:noProof/>
                <w:color w:val="auto"/>
                <w:lang w:eastAsia="zh-CN"/>
              </w:rPr>
              <w:tab/>
            </w:r>
            <w:r w:rsidR="00F651A0" w:rsidRPr="00977974">
              <w:rPr>
                <w:rStyle w:val="Hyperlink"/>
                <w:noProof/>
              </w:rPr>
              <w:t>The purpose of checking-in</w:t>
            </w:r>
            <w:r w:rsidR="00F651A0">
              <w:rPr>
                <w:noProof/>
                <w:webHidden/>
              </w:rPr>
              <w:tab/>
            </w:r>
            <w:r w:rsidR="00F651A0">
              <w:rPr>
                <w:noProof/>
                <w:webHidden/>
              </w:rPr>
              <w:fldChar w:fldCharType="begin"/>
            </w:r>
            <w:r w:rsidR="00F651A0">
              <w:rPr>
                <w:noProof/>
                <w:webHidden/>
              </w:rPr>
              <w:instrText xml:space="preserve"> PAGEREF _Toc103603554 \h </w:instrText>
            </w:r>
            <w:r w:rsidR="00F651A0">
              <w:rPr>
                <w:noProof/>
                <w:webHidden/>
              </w:rPr>
            </w:r>
            <w:r w:rsidR="00F651A0">
              <w:rPr>
                <w:noProof/>
                <w:webHidden/>
              </w:rPr>
              <w:fldChar w:fldCharType="separate"/>
            </w:r>
            <w:r w:rsidR="00F651A0">
              <w:rPr>
                <w:noProof/>
                <w:webHidden/>
              </w:rPr>
              <w:t>2</w:t>
            </w:r>
            <w:r w:rsidR="00F651A0">
              <w:rPr>
                <w:noProof/>
                <w:webHidden/>
              </w:rPr>
              <w:fldChar w:fldCharType="end"/>
            </w:r>
          </w:hyperlink>
        </w:p>
        <w:p w14:paraId="187E53CD" w14:textId="7E7FB575"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55" w:history="1">
            <w:r w:rsidR="00F651A0" w:rsidRPr="00977974">
              <w:rPr>
                <w:rStyle w:val="Hyperlink"/>
                <w:noProof/>
              </w:rPr>
              <w:t>1.2</w:t>
            </w:r>
            <w:r w:rsidR="00F651A0">
              <w:rPr>
                <w:rFonts w:asciiTheme="minorHAnsi" w:eastAsiaTheme="minorEastAsia" w:hAnsiTheme="minorHAnsi"/>
                <w:noProof/>
                <w:color w:val="auto"/>
                <w:lang w:eastAsia="zh-CN"/>
              </w:rPr>
              <w:tab/>
            </w:r>
            <w:r w:rsidR="00F651A0" w:rsidRPr="00977974">
              <w:rPr>
                <w:rStyle w:val="Hyperlink"/>
                <w:noProof/>
              </w:rPr>
              <w:t>The use of check-in data</w:t>
            </w:r>
            <w:r w:rsidR="00F651A0">
              <w:rPr>
                <w:noProof/>
                <w:webHidden/>
              </w:rPr>
              <w:tab/>
            </w:r>
            <w:r w:rsidR="00F651A0">
              <w:rPr>
                <w:noProof/>
                <w:webHidden/>
              </w:rPr>
              <w:fldChar w:fldCharType="begin"/>
            </w:r>
            <w:r w:rsidR="00F651A0">
              <w:rPr>
                <w:noProof/>
                <w:webHidden/>
              </w:rPr>
              <w:instrText xml:space="preserve"> PAGEREF _Toc103603555 \h </w:instrText>
            </w:r>
            <w:r w:rsidR="00F651A0">
              <w:rPr>
                <w:noProof/>
                <w:webHidden/>
              </w:rPr>
            </w:r>
            <w:r w:rsidR="00F651A0">
              <w:rPr>
                <w:noProof/>
                <w:webHidden/>
              </w:rPr>
              <w:fldChar w:fldCharType="separate"/>
            </w:r>
            <w:r w:rsidR="00F651A0">
              <w:rPr>
                <w:noProof/>
                <w:webHidden/>
              </w:rPr>
              <w:t>2</w:t>
            </w:r>
            <w:r w:rsidR="00F651A0">
              <w:rPr>
                <w:noProof/>
                <w:webHidden/>
              </w:rPr>
              <w:fldChar w:fldCharType="end"/>
            </w:r>
          </w:hyperlink>
        </w:p>
        <w:p w14:paraId="41619DBD" w14:textId="329C897E"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56" w:history="1">
            <w:r w:rsidR="00F651A0" w:rsidRPr="00977974">
              <w:rPr>
                <w:rStyle w:val="Hyperlink"/>
                <w:noProof/>
              </w:rPr>
              <w:t>1.3</w:t>
            </w:r>
            <w:r w:rsidR="00F651A0">
              <w:rPr>
                <w:rFonts w:asciiTheme="minorHAnsi" w:eastAsiaTheme="minorEastAsia" w:hAnsiTheme="minorHAnsi"/>
                <w:noProof/>
                <w:color w:val="auto"/>
                <w:lang w:eastAsia="zh-CN"/>
              </w:rPr>
              <w:tab/>
            </w:r>
            <w:r w:rsidR="00F651A0" w:rsidRPr="00977974">
              <w:rPr>
                <w:rStyle w:val="Hyperlink"/>
                <w:noProof/>
              </w:rPr>
              <w:t>Classroom rules for checking-in</w:t>
            </w:r>
            <w:r w:rsidR="00F651A0">
              <w:rPr>
                <w:noProof/>
                <w:webHidden/>
              </w:rPr>
              <w:tab/>
            </w:r>
            <w:r w:rsidR="00F651A0">
              <w:rPr>
                <w:noProof/>
                <w:webHidden/>
              </w:rPr>
              <w:fldChar w:fldCharType="begin"/>
            </w:r>
            <w:r w:rsidR="00F651A0">
              <w:rPr>
                <w:noProof/>
                <w:webHidden/>
              </w:rPr>
              <w:instrText xml:space="preserve"> PAGEREF _Toc103603556 \h </w:instrText>
            </w:r>
            <w:r w:rsidR="00F651A0">
              <w:rPr>
                <w:noProof/>
                <w:webHidden/>
              </w:rPr>
            </w:r>
            <w:r w:rsidR="00F651A0">
              <w:rPr>
                <w:noProof/>
                <w:webHidden/>
              </w:rPr>
              <w:fldChar w:fldCharType="separate"/>
            </w:r>
            <w:r w:rsidR="00F651A0">
              <w:rPr>
                <w:noProof/>
                <w:webHidden/>
              </w:rPr>
              <w:t>2</w:t>
            </w:r>
            <w:r w:rsidR="00F651A0">
              <w:rPr>
                <w:noProof/>
                <w:webHidden/>
              </w:rPr>
              <w:fldChar w:fldCharType="end"/>
            </w:r>
          </w:hyperlink>
        </w:p>
        <w:p w14:paraId="58ED3353" w14:textId="1C62F744" w:rsidR="00F651A0" w:rsidRDefault="00323650">
          <w:pPr>
            <w:pStyle w:val="TOC1"/>
            <w:tabs>
              <w:tab w:val="left" w:pos="440"/>
              <w:tab w:val="right" w:leader="dot" w:pos="9016"/>
            </w:tabs>
            <w:rPr>
              <w:rFonts w:asciiTheme="minorHAnsi" w:eastAsiaTheme="minorEastAsia" w:hAnsiTheme="minorHAnsi"/>
              <w:noProof/>
              <w:color w:val="auto"/>
              <w:lang w:eastAsia="zh-CN"/>
            </w:rPr>
          </w:pPr>
          <w:hyperlink w:anchor="_Toc103603557" w:history="1">
            <w:r w:rsidR="00F651A0" w:rsidRPr="00977974">
              <w:rPr>
                <w:rStyle w:val="Hyperlink"/>
                <w:noProof/>
              </w:rPr>
              <w:t>2</w:t>
            </w:r>
            <w:r w:rsidR="00F651A0">
              <w:rPr>
                <w:rFonts w:asciiTheme="minorHAnsi" w:eastAsiaTheme="minorEastAsia" w:hAnsiTheme="minorHAnsi"/>
                <w:noProof/>
                <w:color w:val="auto"/>
                <w:lang w:eastAsia="zh-CN"/>
              </w:rPr>
              <w:tab/>
            </w:r>
            <w:r w:rsidR="00F651A0" w:rsidRPr="00977974">
              <w:rPr>
                <w:rStyle w:val="Hyperlink"/>
                <w:noProof/>
              </w:rPr>
              <w:t>Checking-in</w:t>
            </w:r>
            <w:r w:rsidR="00F651A0">
              <w:rPr>
                <w:noProof/>
                <w:webHidden/>
              </w:rPr>
              <w:tab/>
            </w:r>
            <w:r w:rsidR="00F651A0">
              <w:rPr>
                <w:noProof/>
                <w:webHidden/>
              </w:rPr>
              <w:fldChar w:fldCharType="begin"/>
            </w:r>
            <w:r w:rsidR="00F651A0">
              <w:rPr>
                <w:noProof/>
                <w:webHidden/>
              </w:rPr>
              <w:instrText xml:space="preserve"> PAGEREF _Toc103603557 \h </w:instrText>
            </w:r>
            <w:r w:rsidR="00F651A0">
              <w:rPr>
                <w:noProof/>
                <w:webHidden/>
              </w:rPr>
            </w:r>
            <w:r w:rsidR="00F651A0">
              <w:rPr>
                <w:noProof/>
                <w:webHidden/>
              </w:rPr>
              <w:fldChar w:fldCharType="separate"/>
            </w:r>
            <w:r w:rsidR="00F651A0">
              <w:rPr>
                <w:noProof/>
                <w:webHidden/>
              </w:rPr>
              <w:t>4</w:t>
            </w:r>
            <w:r w:rsidR="00F651A0">
              <w:rPr>
                <w:noProof/>
                <w:webHidden/>
              </w:rPr>
              <w:fldChar w:fldCharType="end"/>
            </w:r>
          </w:hyperlink>
        </w:p>
        <w:p w14:paraId="1ED6E4ED" w14:textId="73AE230C"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58" w:history="1">
            <w:r w:rsidR="00F651A0" w:rsidRPr="00977974">
              <w:rPr>
                <w:rStyle w:val="Hyperlink"/>
                <w:noProof/>
              </w:rPr>
              <w:t>(1)</w:t>
            </w:r>
            <w:r w:rsidR="00F651A0">
              <w:rPr>
                <w:rFonts w:asciiTheme="minorHAnsi" w:eastAsiaTheme="minorEastAsia" w:hAnsiTheme="minorHAnsi"/>
                <w:noProof/>
                <w:color w:val="auto"/>
                <w:lang w:eastAsia="zh-CN"/>
              </w:rPr>
              <w:tab/>
            </w:r>
            <w:r w:rsidR="00F651A0" w:rsidRPr="00977974">
              <w:rPr>
                <w:rStyle w:val="Hyperlink"/>
                <w:noProof/>
              </w:rPr>
              <w:t>Healthy Body/Be Active</w:t>
            </w:r>
            <w:r w:rsidR="00F651A0">
              <w:rPr>
                <w:noProof/>
                <w:webHidden/>
              </w:rPr>
              <w:tab/>
            </w:r>
            <w:r w:rsidR="00F651A0">
              <w:rPr>
                <w:noProof/>
                <w:webHidden/>
              </w:rPr>
              <w:fldChar w:fldCharType="begin"/>
            </w:r>
            <w:r w:rsidR="00F651A0">
              <w:rPr>
                <w:noProof/>
                <w:webHidden/>
              </w:rPr>
              <w:instrText xml:space="preserve"> PAGEREF _Toc103603558 \h </w:instrText>
            </w:r>
            <w:r w:rsidR="00F651A0">
              <w:rPr>
                <w:noProof/>
                <w:webHidden/>
              </w:rPr>
            </w:r>
            <w:r w:rsidR="00F651A0">
              <w:rPr>
                <w:noProof/>
                <w:webHidden/>
              </w:rPr>
              <w:fldChar w:fldCharType="separate"/>
            </w:r>
            <w:r w:rsidR="00F651A0">
              <w:rPr>
                <w:noProof/>
                <w:webHidden/>
              </w:rPr>
              <w:t>4</w:t>
            </w:r>
            <w:r w:rsidR="00F651A0">
              <w:rPr>
                <w:noProof/>
                <w:webHidden/>
              </w:rPr>
              <w:fldChar w:fldCharType="end"/>
            </w:r>
          </w:hyperlink>
        </w:p>
        <w:p w14:paraId="35190F8C" w14:textId="0B192F58"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59" w:history="1">
            <w:r w:rsidR="00F651A0" w:rsidRPr="00977974">
              <w:rPr>
                <w:rStyle w:val="Hyperlink"/>
                <w:noProof/>
              </w:rPr>
              <w:t>(2)</w:t>
            </w:r>
            <w:r w:rsidR="00F651A0">
              <w:rPr>
                <w:rFonts w:asciiTheme="minorHAnsi" w:eastAsiaTheme="minorEastAsia" w:hAnsiTheme="minorHAnsi"/>
                <w:noProof/>
                <w:color w:val="auto"/>
                <w:lang w:eastAsia="zh-CN"/>
              </w:rPr>
              <w:tab/>
            </w:r>
            <w:r w:rsidR="00F651A0" w:rsidRPr="00977974">
              <w:rPr>
                <w:rStyle w:val="Hyperlink"/>
                <w:noProof/>
              </w:rPr>
              <w:t>Friendship &amp; Connection</w:t>
            </w:r>
            <w:r w:rsidR="00F651A0">
              <w:rPr>
                <w:noProof/>
                <w:webHidden/>
              </w:rPr>
              <w:tab/>
            </w:r>
            <w:r w:rsidR="00F651A0">
              <w:rPr>
                <w:noProof/>
                <w:webHidden/>
              </w:rPr>
              <w:fldChar w:fldCharType="begin"/>
            </w:r>
            <w:r w:rsidR="00F651A0">
              <w:rPr>
                <w:noProof/>
                <w:webHidden/>
              </w:rPr>
              <w:instrText xml:space="preserve"> PAGEREF _Toc103603559 \h </w:instrText>
            </w:r>
            <w:r w:rsidR="00F651A0">
              <w:rPr>
                <w:noProof/>
                <w:webHidden/>
              </w:rPr>
            </w:r>
            <w:r w:rsidR="00F651A0">
              <w:rPr>
                <w:noProof/>
                <w:webHidden/>
              </w:rPr>
              <w:fldChar w:fldCharType="separate"/>
            </w:r>
            <w:r w:rsidR="00F651A0">
              <w:rPr>
                <w:noProof/>
                <w:webHidden/>
              </w:rPr>
              <w:t>5</w:t>
            </w:r>
            <w:r w:rsidR="00F651A0">
              <w:rPr>
                <w:noProof/>
                <w:webHidden/>
              </w:rPr>
              <w:fldChar w:fldCharType="end"/>
            </w:r>
          </w:hyperlink>
        </w:p>
        <w:p w14:paraId="1D763139" w14:textId="24DF0348"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60" w:history="1">
            <w:r w:rsidR="00F651A0" w:rsidRPr="00977974">
              <w:rPr>
                <w:rStyle w:val="Hyperlink"/>
                <w:noProof/>
              </w:rPr>
              <w:t>(3)</w:t>
            </w:r>
            <w:r w:rsidR="00F651A0">
              <w:rPr>
                <w:rFonts w:asciiTheme="minorHAnsi" w:eastAsiaTheme="minorEastAsia" w:hAnsiTheme="minorHAnsi"/>
                <w:noProof/>
                <w:color w:val="auto"/>
                <w:lang w:eastAsia="zh-CN"/>
              </w:rPr>
              <w:tab/>
            </w:r>
            <w:r w:rsidR="00F651A0" w:rsidRPr="00977974">
              <w:rPr>
                <w:rStyle w:val="Hyperlink"/>
                <w:noProof/>
              </w:rPr>
              <w:t>Self-Care, Awareness &amp; Positive Emotion</w:t>
            </w:r>
            <w:r w:rsidR="00F651A0">
              <w:rPr>
                <w:noProof/>
                <w:webHidden/>
              </w:rPr>
              <w:tab/>
            </w:r>
            <w:r w:rsidR="00F651A0">
              <w:rPr>
                <w:noProof/>
                <w:webHidden/>
              </w:rPr>
              <w:fldChar w:fldCharType="begin"/>
            </w:r>
            <w:r w:rsidR="00F651A0">
              <w:rPr>
                <w:noProof/>
                <w:webHidden/>
              </w:rPr>
              <w:instrText xml:space="preserve"> PAGEREF _Toc103603560 \h </w:instrText>
            </w:r>
            <w:r w:rsidR="00F651A0">
              <w:rPr>
                <w:noProof/>
                <w:webHidden/>
              </w:rPr>
            </w:r>
            <w:r w:rsidR="00F651A0">
              <w:rPr>
                <w:noProof/>
                <w:webHidden/>
              </w:rPr>
              <w:fldChar w:fldCharType="separate"/>
            </w:r>
            <w:r w:rsidR="00F651A0">
              <w:rPr>
                <w:noProof/>
                <w:webHidden/>
              </w:rPr>
              <w:t>5</w:t>
            </w:r>
            <w:r w:rsidR="00F651A0">
              <w:rPr>
                <w:noProof/>
                <w:webHidden/>
              </w:rPr>
              <w:fldChar w:fldCharType="end"/>
            </w:r>
          </w:hyperlink>
        </w:p>
        <w:p w14:paraId="5A4B167F" w14:textId="2013703E"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61" w:history="1">
            <w:r w:rsidR="00F651A0" w:rsidRPr="00977974">
              <w:rPr>
                <w:rStyle w:val="Hyperlink"/>
                <w:noProof/>
              </w:rPr>
              <w:t>(4)</w:t>
            </w:r>
            <w:r w:rsidR="00F651A0">
              <w:rPr>
                <w:rFonts w:asciiTheme="minorHAnsi" w:eastAsiaTheme="minorEastAsia" w:hAnsiTheme="minorHAnsi"/>
                <w:noProof/>
                <w:color w:val="auto"/>
                <w:lang w:eastAsia="zh-CN"/>
              </w:rPr>
              <w:tab/>
            </w:r>
            <w:r w:rsidR="00F651A0" w:rsidRPr="00977974">
              <w:rPr>
                <w:rStyle w:val="Hyperlink"/>
                <w:noProof/>
              </w:rPr>
              <w:t>Learning &amp; School</w:t>
            </w:r>
            <w:r w:rsidR="00F651A0">
              <w:rPr>
                <w:noProof/>
                <w:webHidden/>
              </w:rPr>
              <w:tab/>
            </w:r>
            <w:r w:rsidR="00F651A0">
              <w:rPr>
                <w:noProof/>
                <w:webHidden/>
              </w:rPr>
              <w:fldChar w:fldCharType="begin"/>
            </w:r>
            <w:r w:rsidR="00F651A0">
              <w:rPr>
                <w:noProof/>
                <w:webHidden/>
              </w:rPr>
              <w:instrText xml:space="preserve"> PAGEREF _Toc103603561 \h </w:instrText>
            </w:r>
            <w:r w:rsidR="00F651A0">
              <w:rPr>
                <w:noProof/>
                <w:webHidden/>
              </w:rPr>
            </w:r>
            <w:r w:rsidR="00F651A0">
              <w:rPr>
                <w:noProof/>
                <w:webHidden/>
              </w:rPr>
              <w:fldChar w:fldCharType="separate"/>
            </w:r>
            <w:r w:rsidR="00F651A0">
              <w:rPr>
                <w:noProof/>
                <w:webHidden/>
              </w:rPr>
              <w:t>7</w:t>
            </w:r>
            <w:r w:rsidR="00F651A0">
              <w:rPr>
                <w:noProof/>
                <w:webHidden/>
              </w:rPr>
              <w:fldChar w:fldCharType="end"/>
            </w:r>
          </w:hyperlink>
        </w:p>
        <w:p w14:paraId="0DAAE839" w14:textId="6DAEE488"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62" w:history="1">
            <w:r w:rsidR="00F651A0" w:rsidRPr="00977974">
              <w:rPr>
                <w:rStyle w:val="Hyperlink"/>
                <w:noProof/>
              </w:rPr>
              <w:t>(5)</w:t>
            </w:r>
            <w:r w:rsidR="00F651A0">
              <w:rPr>
                <w:rFonts w:asciiTheme="minorHAnsi" w:eastAsiaTheme="minorEastAsia" w:hAnsiTheme="minorHAnsi"/>
                <w:noProof/>
                <w:color w:val="auto"/>
                <w:lang w:eastAsia="zh-CN"/>
              </w:rPr>
              <w:tab/>
            </w:r>
            <w:r w:rsidR="00F651A0" w:rsidRPr="00977974">
              <w:rPr>
                <w:rStyle w:val="Hyperlink"/>
                <w:noProof/>
              </w:rPr>
              <w:t>Growth, Challenge &amp; Passion</w:t>
            </w:r>
            <w:r w:rsidR="00F651A0">
              <w:rPr>
                <w:noProof/>
                <w:webHidden/>
              </w:rPr>
              <w:tab/>
            </w:r>
            <w:r w:rsidR="00F651A0">
              <w:rPr>
                <w:noProof/>
                <w:webHidden/>
              </w:rPr>
              <w:fldChar w:fldCharType="begin"/>
            </w:r>
            <w:r w:rsidR="00F651A0">
              <w:rPr>
                <w:noProof/>
                <w:webHidden/>
              </w:rPr>
              <w:instrText xml:space="preserve"> PAGEREF _Toc103603562 \h </w:instrText>
            </w:r>
            <w:r w:rsidR="00F651A0">
              <w:rPr>
                <w:noProof/>
                <w:webHidden/>
              </w:rPr>
            </w:r>
            <w:r w:rsidR="00F651A0">
              <w:rPr>
                <w:noProof/>
                <w:webHidden/>
              </w:rPr>
              <w:fldChar w:fldCharType="separate"/>
            </w:r>
            <w:r w:rsidR="00F651A0">
              <w:rPr>
                <w:noProof/>
                <w:webHidden/>
              </w:rPr>
              <w:t>7</w:t>
            </w:r>
            <w:r w:rsidR="00F651A0">
              <w:rPr>
                <w:noProof/>
                <w:webHidden/>
              </w:rPr>
              <w:fldChar w:fldCharType="end"/>
            </w:r>
          </w:hyperlink>
        </w:p>
        <w:p w14:paraId="709B7D43" w14:textId="33C38E2A"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63" w:history="1">
            <w:r w:rsidR="00F651A0" w:rsidRPr="00977974">
              <w:rPr>
                <w:rStyle w:val="Hyperlink"/>
                <w:noProof/>
              </w:rPr>
              <w:t>(6)</w:t>
            </w:r>
            <w:r w:rsidR="00F651A0">
              <w:rPr>
                <w:rFonts w:asciiTheme="minorHAnsi" w:eastAsiaTheme="minorEastAsia" w:hAnsiTheme="minorHAnsi"/>
                <w:noProof/>
                <w:color w:val="auto"/>
                <w:lang w:eastAsia="zh-CN"/>
              </w:rPr>
              <w:tab/>
            </w:r>
            <w:r w:rsidR="00F651A0" w:rsidRPr="00977974">
              <w:rPr>
                <w:rStyle w:val="Hyperlink"/>
                <w:noProof/>
              </w:rPr>
              <w:t>Giving Back &amp; Community</w:t>
            </w:r>
            <w:r w:rsidR="00F651A0">
              <w:rPr>
                <w:noProof/>
                <w:webHidden/>
              </w:rPr>
              <w:tab/>
            </w:r>
            <w:r w:rsidR="00F651A0">
              <w:rPr>
                <w:noProof/>
                <w:webHidden/>
              </w:rPr>
              <w:fldChar w:fldCharType="begin"/>
            </w:r>
            <w:r w:rsidR="00F651A0">
              <w:rPr>
                <w:noProof/>
                <w:webHidden/>
              </w:rPr>
              <w:instrText xml:space="preserve"> PAGEREF _Toc103603563 \h </w:instrText>
            </w:r>
            <w:r w:rsidR="00F651A0">
              <w:rPr>
                <w:noProof/>
                <w:webHidden/>
              </w:rPr>
            </w:r>
            <w:r w:rsidR="00F651A0">
              <w:rPr>
                <w:noProof/>
                <w:webHidden/>
              </w:rPr>
              <w:fldChar w:fldCharType="separate"/>
            </w:r>
            <w:r w:rsidR="00F651A0">
              <w:rPr>
                <w:noProof/>
                <w:webHidden/>
              </w:rPr>
              <w:t>8</w:t>
            </w:r>
            <w:r w:rsidR="00F651A0">
              <w:rPr>
                <w:noProof/>
                <w:webHidden/>
              </w:rPr>
              <w:fldChar w:fldCharType="end"/>
            </w:r>
          </w:hyperlink>
        </w:p>
        <w:p w14:paraId="18217A23" w14:textId="372C1946" w:rsidR="00F651A0" w:rsidRDefault="00323650">
          <w:pPr>
            <w:pStyle w:val="TOC1"/>
            <w:tabs>
              <w:tab w:val="left" w:pos="440"/>
              <w:tab w:val="right" w:leader="dot" w:pos="9016"/>
            </w:tabs>
            <w:rPr>
              <w:rFonts w:asciiTheme="minorHAnsi" w:eastAsiaTheme="minorEastAsia" w:hAnsiTheme="minorHAnsi"/>
              <w:noProof/>
              <w:color w:val="auto"/>
              <w:lang w:eastAsia="zh-CN"/>
            </w:rPr>
          </w:pPr>
          <w:hyperlink w:anchor="_Toc103603564" w:history="1">
            <w:r w:rsidR="00F651A0" w:rsidRPr="00977974">
              <w:rPr>
                <w:rStyle w:val="Hyperlink"/>
                <w:noProof/>
              </w:rPr>
              <w:t>3</w:t>
            </w:r>
            <w:r w:rsidR="00F651A0">
              <w:rPr>
                <w:rFonts w:asciiTheme="minorHAnsi" w:eastAsiaTheme="minorEastAsia" w:hAnsiTheme="minorHAnsi"/>
                <w:noProof/>
                <w:color w:val="auto"/>
                <w:lang w:eastAsia="zh-CN"/>
              </w:rPr>
              <w:tab/>
            </w:r>
            <w:r w:rsidR="00F651A0" w:rsidRPr="00977974">
              <w:rPr>
                <w:rStyle w:val="Hyperlink"/>
                <w:noProof/>
              </w:rPr>
              <w:t>After Checking-in</w:t>
            </w:r>
            <w:r w:rsidR="00F651A0">
              <w:rPr>
                <w:noProof/>
                <w:webHidden/>
              </w:rPr>
              <w:tab/>
            </w:r>
            <w:r w:rsidR="00F651A0">
              <w:rPr>
                <w:noProof/>
                <w:webHidden/>
              </w:rPr>
              <w:fldChar w:fldCharType="begin"/>
            </w:r>
            <w:r w:rsidR="00F651A0">
              <w:rPr>
                <w:noProof/>
                <w:webHidden/>
              </w:rPr>
              <w:instrText xml:space="preserve"> PAGEREF _Toc103603564 \h </w:instrText>
            </w:r>
            <w:r w:rsidR="00F651A0">
              <w:rPr>
                <w:noProof/>
                <w:webHidden/>
              </w:rPr>
            </w:r>
            <w:r w:rsidR="00F651A0">
              <w:rPr>
                <w:noProof/>
                <w:webHidden/>
              </w:rPr>
              <w:fldChar w:fldCharType="separate"/>
            </w:r>
            <w:r w:rsidR="00F651A0">
              <w:rPr>
                <w:noProof/>
                <w:webHidden/>
              </w:rPr>
              <w:t>10</w:t>
            </w:r>
            <w:r w:rsidR="00F651A0">
              <w:rPr>
                <w:noProof/>
                <w:webHidden/>
              </w:rPr>
              <w:fldChar w:fldCharType="end"/>
            </w:r>
          </w:hyperlink>
        </w:p>
        <w:p w14:paraId="575761DC" w14:textId="294620D6"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65" w:history="1">
            <w:r w:rsidR="00F651A0" w:rsidRPr="00977974">
              <w:rPr>
                <w:rStyle w:val="Hyperlink"/>
                <w:noProof/>
              </w:rPr>
              <w:t>3.1</w:t>
            </w:r>
            <w:r w:rsidR="00F651A0">
              <w:rPr>
                <w:rFonts w:asciiTheme="minorHAnsi" w:eastAsiaTheme="minorEastAsia" w:hAnsiTheme="minorHAnsi"/>
                <w:noProof/>
                <w:color w:val="auto"/>
                <w:lang w:eastAsia="zh-CN"/>
              </w:rPr>
              <w:tab/>
            </w:r>
            <w:r w:rsidR="00F651A0" w:rsidRPr="00977974">
              <w:rPr>
                <w:rStyle w:val="Hyperlink"/>
                <w:noProof/>
              </w:rPr>
              <w:t xml:space="preserve">If an individual </w:t>
            </w:r>
            <w:r w:rsidR="005212EC">
              <w:rPr>
                <w:rStyle w:val="Hyperlink"/>
                <w:noProof/>
              </w:rPr>
              <w:t>ratings</w:t>
            </w:r>
            <w:r w:rsidR="00F651A0" w:rsidRPr="00977974">
              <w:rPr>
                <w:rStyle w:val="Hyperlink"/>
                <w:noProof/>
              </w:rPr>
              <w:t xml:space="preserve"> is low</w:t>
            </w:r>
            <w:r w:rsidR="00F651A0">
              <w:rPr>
                <w:noProof/>
                <w:webHidden/>
              </w:rPr>
              <w:tab/>
            </w:r>
            <w:r w:rsidR="00F651A0">
              <w:rPr>
                <w:noProof/>
                <w:webHidden/>
              </w:rPr>
              <w:fldChar w:fldCharType="begin"/>
            </w:r>
            <w:r w:rsidR="00F651A0">
              <w:rPr>
                <w:noProof/>
                <w:webHidden/>
              </w:rPr>
              <w:instrText xml:space="preserve"> PAGEREF _Toc103603565 \h </w:instrText>
            </w:r>
            <w:r w:rsidR="00F651A0">
              <w:rPr>
                <w:noProof/>
                <w:webHidden/>
              </w:rPr>
            </w:r>
            <w:r w:rsidR="00F651A0">
              <w:rPr>
                <w:noProof/>
                <w:webHidden/>
              </w:rPr>
              <w:fldChar w:fldCharType="separate"/>
            </w:r>
            <w:r w:rsidR="00F651A0">
              <w:rPr>
                <w:noProof/>
                <w:webHidden/>
              </w:rPr>
              <w:t>10</w:t>
            </w:r>
            <w:r w:rsidR="00F651A0">
              <w:rPr>
                <w:noProof/>
                <w:webHidden/>
              </w:rPr>
              <w:fldChar w:fldCharType="end"/>
            </w:r>
          </w:hyperlink>
        </w:p>
        <w:p w14:paraId="4E522A42" w14:textId="02667B8D"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66" w:history="1">
            <w:r w:rsidR="00F651A0" w:rsidRPr="00977974">
              <w:rPr>
                <w:rStyle w:val="Hyperlink"/>
                <w:noProof/>
              </w:rPr>
              <w:t>3.2</w:t>
            </w:r>
            <w:r w:rsidR="00F651A0">
              <w:rPr>
                <w:rFonts w:asciiTheme="minorHAnsi" w:eastAsiaTheme="minorEastAsia" w:hAnsiTheme="minorHAnsi"/>
                <w:noProof/>
                <w:color w:val="auto"/>
                <w:lang w:eastAsia="zh-CN"/>
              </w:rPr>
              <w:tab/>
            </w:r>
            <w:r w:rsidR="00F651A0" w:rsidRPr="00977974">
              <w:rPr>
                <w:rStyle w:val="Hyperlink"/>
                <w:noProof/>
              </w:rPr>
              <w:t xml:space="preserve">If classroom </w:t>
            </w:r>
            <w:r w:rsidR="005212EC">
              <w:rPr>
                <w:rStyle w:val="Hyperlink"/>
                <w:noProof/>
              </w:rPr>
              <w:t>ratings</w:t>
            </w:r>
            <w:r w:rsidR="00F651A0" w:rsidRPr="00977974">
              <w:rPr>
                <w:rStyle w:val="Hyperlink"/>
                <w:noProof/>
              </w:rPr>
              <w:t xml:space="preserve"> are low</w:t>
            </w:r>
            <w:r w:rsidR="00F651A0">
              <w:rPr>
                <w:noProof/>
                <w:webHidden/>
              </w:rPr>
              <w:tab/>
            </w:r>
            <w:r w:rsidR="00F651A0">
              <w:rPr>
                <w:noProof/>
                <w:webHidden/>
              </w:rPr>
              <w:fldChar w:fldCharType="begin"/>
            </w:r>
            <w:r w:rsidR="00F651A0">
              <w:rPr>
                <w:noProof/>
                <w:webHidden/>
              </w:rPr>
              <w:instrText xml:space="preserve"> PAGEREF _Toc103603566 \h </w:instrText>
            </w:r>
            <w:r w:rsidR="00F651A0">
              <w:rPr>
                <w:noProof/>
                <w:webHidden/>
              </w:rPr>
            </w:r>
            <w:r w:rsidR="00F651A0">
              <w:rPr>
                <w:noProof/>
                <w:webHidden/>
              </w:rPr>
              <w:fldChar w:fldCharType="separate"/>
            </w:r>
            <w:r w:rsidR="00F651A0">
              <w:rPr>
                <w:noProof/>
                <w:webHidden/>
              </w:rPr>
              <w:t>10</w:t>
            </w:r>
            <w:r w:rsidR="00F651A0">
              <w:rPr>
                <w:noProof/>
                <w:webHidden/>
              </w:rPr>
              <w:fldChar w:fldCharType="end"/>
            </w:r>
          </w:hyperlink>
        </w:p>
        <w:p w14:paraId="412C110D" w14:textId="4D4BA577" w:rsidR="00F651A0" w:rsidRDefault="00323650">
          <w:pPr>
            <w:pStyle w:val="TOC1"/>
            <w:tabs>
              <w:tab w:val="left" w:pos="440"/>
              <w:tab w:val="right" w:leader="dot" w:pos="9016"/>
            </w:tabs>
            <w:rPr>
              <w:rFonts w:asciiTheme="minorHAnsi" w:eastAsiaTheme="minorEastAsia" w:hAnsiTheme="minorHAnsi"/>
              <w:noProof/>
              <w:color w:val="auto"/>
              <w:lang w:eastAsia="zh-CN"/>
            </w:rPr>
          </w:pPr>
          <w:hyperlink w:anchor="_Toc103603567" w:history="1">
            <w:r w:rsidR="00F651A0" w:rsidRPr="00977974">
              <w:rPr>
                <w:rStyle w:val="Hyperlink"/>
                <w:noProof/>
              </w:rPr>
              <w:t>4</w:t>
            </w:r>
            <w:r w:rsidR="00F651A0">
              <w:rPr>
                <w:rFonts w:asciiTheme="minorHAnsi" w:eastAsiaTheme="minorEastAsia" w:hAnsiTheme="minorHAnsi"/>
                <w:noProof/>
                <w:color w:val="auto"/>
                <w:lang w:eastAsia="zh-CN"/>
              </w:rPr>
              <w:tab/>
            </w:r>
            <w:r w:rsidR="00F651A0" w:rsidRPr="00977974">
              <w:rPr>
                <w:rStyle w:val="Hyperlink"/>
                <w:noProof/>
              </w:rPr>
              <w:t>Interventions</w:t>
            </w:r>
            <w:r w:rsidR="00F651A0">
              <w:rPr>
                <w:noProof/>
                <w:webHidden/>
              </w:rPr>
              <w:tab/>
            </w:r>
            <w:r w:rsidR="00F651A0">
              <w:rPr>
                <w:noProof/>
                <w:webHidden/>
              </w:rPr>
              <w:fldChar w:fldCharType="begin"/>
            </w:r>
            <w:r w:rsidR="00F651A0">
              <w:rPr>
                <w:noProof/>
                <w:webHidden/>
              </w:rPr>
              <w:instrText xml:space="preserve"> PAGEREF _Toc103603567 \h </w:instrText>
            </w:r>
            <w:r w:rsidR="00F651A0">
              <w:rPr>
                <w:noProof/>
                <w:webHidden/>
              </w:rPr>
            </w:r>
            <w:r w:rsidR="00F651A0">
              <w:rPr>
                <w:noProof/>
                <w:webHidden/>
              </w:rPr>
              <w:fldChar w:fldCharType="separate"/>
            </w:r>
            <w:r w:rsidR="00F651A0">
              <w:rPr>
                <w:noProof/>
                <w:webHidden/>
              </w:rPr>
              <w:t>11</w:t>
            </w:r>
            <w:r w:rsidR="00F651A0">
              <w:rPr>
                <w:noProof/>
                <w:webHidden/>
              </w:rPr>
              <w:fldChar w:fldCharType="end"/>
            </w:r>
          </w:hyperlink>
        </w:p>
        <w:p w14:paraId="5296E8DA" w14:textId="399C0A4B"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68" w:history="1">
            <w:r w:rsidR="00F651A0" w:rsidRPr="00977974">
              <w:rPr>
                <w:rStyle w:val="Hyperlink"/>
                <w:noProof/>
              </w:rPr>
              <w:t>4.1</w:t>
            </w:r>
            <w:r w:rsidR="00F651A0">
              <w:rPr>
                <w:rFonts w:asciiTheme="minorHAnsi" w:eastAsiaTheme="minorEastAsia" w:hAnsiTheme="minorHAnsi"/>
                <w:noProof/>
                <w:color w:val="auto"/>
                <w:lang w:eastAsia="zh-CN"/>
              </w:rPr>
              <w:tab/>
            </w:r>
            <w:r w:rsidR="00F651A0" w:rsidRPr="00977974">
              <w:rPr>
                <w:rStyle w:val="Hyperlink"/>
                <w:noProof/>
              </w:rPr>
              <w:t>Theory</w:t>
            </w:r>
            <w:r w:rsidR="00F651A0">
              <w:rPr>
                <w:noProof/>
                <w:webHidden/>
              </w:rPr>
              <w:tab/>
            </w:r>
            <w:r w:rsidR="00F651A0">
              <w:rPr>
                <w:noProof/>
                <w:webHidden/>
              </w:rPr>
              <w:fldChar w:fldCharType="begin"/>
            </w:r>
            <w:r w:rsidR="00F651A0">
              <w:rPr>
                <w:noProof/>
                <w:webHidden/>
              </w:rPr>
              <w:instrText xml:space="preserve"> PAGEREF _Toc103603568 \h </w:instrText>
            </w:r>
            <w:r w:rsidR="00F651A0">
              <w:rPr>
                <w:noProof/>
                <w:webHidden/>
              </w:rPr>
            </w:r>
            <w:r w:rsidR="00F651A0">
              <w:rPr>
                <w:noProof/>
                <w:webHidden/>
              </w:rPr>
              <w:fldChar w:fldCharType="separate"/>
            </w:r>
            <w:r w:rsidR="00F651A0">
              <w:rPr>
                <w:noProof/>
                <w:webHidden/>
              </w:rPr>
              <w:t>11</w:t>
            </w:r>
            <w:r w:rsidR="00F651A0">
              <w:rPr>
                <w:noProof/>
                <w:webHidden/>
              </w:rPr>
              <w:fldChar w:fldCharType="end"/>
            </w:r>
          </w:hyperlink>
        </w:p>
        <w:p w14:paraId="026FD7D4" w14:textId="4345B01B" w:rsidR="00F651A0" w:rsidRDefault="00323650">
          <w:pPr>
            <w:pStyle w:val="TOC3"/>
            <w:tabs>
              <w:tab w:val="left" w:pos="1320"/>
              <w:tab w:val="right" w:leader="dot" w:pos="9016"/>
            </w:tabs>
            <w:rPr>
              <w:rFonts w:asciiTheme="minorHAnsi" w:eastAsiaTheme="minorEastAsia" w:hAnsiTheme="minorHAnsi"/>
              <w:noProof/>
              <w:color w:val="auto"/>
              <w:lang w:eastAsia="zh-CN"/>
            </w:rPr>
          </w:pPr>
          <w:hyperlink w:anchor="_Toc103603569" w:history="1">
            <w:r w:rsidR="00F651A0" w:rsidRPr="00977974">
              <w:rPr>
                <w:rStyle w:val="Hyperlink"/>
                <w:noProof/>
              </w:rPr>
              <w:t>4.1.1</w:t>
            </w:r>
            <w:r w:rsidR="00F651A0">
              <w:rPr>
                <w:rFonts w:asciiTheme="minorHAnsi" w:eastAsiaTheme="minorEastAsia" w:hAnsiTheme="minorHAnsi"/>
                <w:noProof/>
                <w:color w:val="auto"/>
                <w:lang w:eastAsia="zh-CN"/>
              </w:rPr>
              <w:tab/>
            </w:r>
            <w:r w:rsidR="00F651A0" w:rsidRPr="00977974">
              <w:rPr>
                <w:rStyle w:val="Hyperlink"/>
                <w:noProof/>
              </w:rPr>
              <w:t>ACT and SDT Overview</w:t>
            </w:r>
            <w:r w:rsidR="00F651A0">
              <w:rPr>
                <w:noProof/>
                <w:webHidden/>
              </w:rPr>
              <w:tab/>
            </w:r>
            <w:r w:rsidR="00F651A0">
              <w:rPr>
                <w:noProof/>
                <w:webHidden/>
              </w:rPr>
              <w:fldChar w:fldCharType="begin"/>
            </w:r>
            <w:r w:rsidR="00F651A0">
              <w:rPr>
                <w:noProof/>
                <w:webHidden/>
              </w:rPr>
              <w:instrText xml:space="preserve"> PAGEREF _Toc103603569 \h </w:instrText>
            </w:r>
            <w:r w:rsidR="00F651A0">
              <w:rPr>
                <w:noProof/>
                <w:webHidden/>
              </w:rPr>
            </w:r>
            <w:r w:rsidR="00F651A0">
              <w:rPr>
                <w:noProof/>
                <w:webHidden/>
              </w:rPr>
              <w:fldChar w:fldCharType="separate"/>
            </w:r>
            <w:r w:rsidR="00F651A0">
              <w:rPr>
                <w:noProof/>
                <w:webHidden/>
              </w:rPr>
              <w:t>11</w:t>
            </w:r>
            <w:r w:rsidR="00F651A0">
              <w:rPr>
                <w:noProof/>
                <w:webHidden/>
              </w:rPr>
              <w:fldChar w:fldCharType="end"/>
            </w:r>
          </w:hyperlink>
        </w:p>
        <w:p w14:paraId="17B79152" w14:textId="3757FA76" w:rsidR="00F651A0" w:rsidRDefault="00323650">
          <w:pPr>
            <w:pStyle w:val="TOC3"/>
            <w:tabs>
              <w:tab w:val="left" w:pos="1320"/>
              <w:tab w:val="right" w:leader="dot" w:pos="9016"/>
            </w:tabs>
            <w:rPr>
              <w:rFonts w:asciiTheme="minorHAnsi" w:eastAsiaTheme="minorEastAsia" w:hAnsiTheme="minorHAnsi"/>
              <w:noProof/>
              <w:color w:val="auto"/>
              <w:lang w:eastAsia="zh-CN"/>
            </w:rPr>
          </w:pPr>
          <w:hyperlink w:anchor="_Toc103603570" w:history="1">
            <w:r w:rsidR="00F651A0" w:rsidRPr="00977974">
              <w:rPr>
                <w:rStyle w:val="Hyperlink"/>
                <w:noProof/>
              </w:rPr>
              <w:t>4.1.2</w:t>
            </w:r>
            <w:r w:rsidR="00F651A0">
              <w:rPr>
                <w:rFonts w:asciiTheme="minorHAnsi" w:eastAsiaTheme="minorEastAsia" w:hAnsiTheme="minorHAnsi"/>
                <w:noProof/>
                <w:color w:val="auto"/>
                <w:lang w:eastAsia="zh-CN"/>
              </w:rPr>
              <w:tab/>
            </w:r>
            <w:r w:rsidR="00F651A0" w:rsidRPr="00977974">
              <w:rPr>
                <w:rStyle w:val="Hyperlink"/>
                <w:noProof/>
              </w:rPr>
              <w:t>Implications for delivering interventions</w:t>
            </w:r>
            <w:r w:rsidR="00F651A0">
              <w:rPr>
                <w:noProof/>
                <w:webHidden/>
              </w:rPr>
              <w:tab/>
            </w:r>
            <w:r w:rsidR="00F651A0">
              <w:rPr>
                <w:noProof/>
                <w:webHidden/>
              </w:rPr>
              <w:fldChar w:fldCharType="begin"/>
            </w:r>
            <w:r w:rsidR="00F651A0">
              <w:rPr>
                <w:noProof/>
                <w:webHidden/>
              </w:rPr>
              <w:instrText xml:space="preserve"> PAGEREF _Toc103603570 \h </w:instrText>
            </w:r>
            <w:r w:rsidR="00F651A0">
              <w:rPr>
                <w:noProof/>
                <w:webHidden/>
              </w:rPr>
            </w:r>
            <w:r w:rsidR="00F651A0">
              <w:rPr>
                <w:noProof/>
                <w:webHidden/>
              </w:rPr>
              <w:fldChar w:fldCharType="separate"/>
            </w:r>
            <w:r w:rsidR="00F651A0">
              <w:rPr>
                <w:noProof/>
                <w:webHidden/>
              </w:rPr>
              <w:t>11</w:t>
            </w:r>
            <w:r w:rsidR="00F651A0">
              <w:rPr>
                <w:noProof/>
                <w:webHidden/>
              </w:rPr>
              <w:fldChar w:fldCharType="end"/>
            </w:r>
          </w:hyperlink>
        </w:p>
        <w:p w14:paraId="784EBE32" w14:textId="48DD4B64"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71" w:history="1">
            <w:r w:rsidR="00F651A0" w:rsidRPr="00977974">
              <w:rPr>
                <w:rStyle w:val="Hyperlink"/>
                <w:noProof/>
              </w:rPr>
              <w:t>4.2</w:t>
            </w:r>
            <w:r w:rsidR="00F651A0">
              <w:rPr>
                <w:rFonts w:asciiTheme="minorHAnsi" w:eastAsiaTheme="minorEastAsia" w:hAnsiTheme="minorHAnsi"/>
                <w:noProof/>
                <w:color w:val="auto"/>
                <w:lang w:eastAsia="zh-CN"/>
              </w:rPr>
              <w:tab/>
            </w:r>
            <w:r w:rsidR="00F651A0" w:rsidRPr="00977974">
              <w:rPr>
                <w:rStyle w:val="Hyperlink"/>
                <w:noProof/>
              </w:rPr>
              <w:t>Using the iyarn resource spreadsheet</w:t>
            </w:r>
            <w:r w:rsidR="00F651A0">
              <w:rPr>
                <w:noProof/>
                <w:webHidden/>
              </w:rPr>
              <w:tab/>
            </w:r>
            <w:r w:rsidR="00F651A0">
              <w:rPr>
                <w:noProof/>
                <w:webHidden/>
              </w:rPr>
              <w:fldChar w:fldCharType="begin"/>
            </w:r>
            <w:r w:rsidR="00F651A0">
              <w:rPr>
                <w:noProof/>
                <w:webHidden/>
              </w:rPr>
              <w:instrText xml:space="preserve"> PAGEREF _Toc103603571 \h </w:instrText>
            </w:r>
            <w:r w:rsidR="00F651A0">
              <w:rPr>
                <w:noProof/>
                <w:webHidden/>
              </w:rPr>
            </w:r>
            <w:r w:rsidR="00F651A0">
              <w:rPr>
                <w:noProof/>
                <w:webHidden/>
              </w:rPr>
              <w:fldChar w:fldCharType="separate"/>
            </w:r>
            <w:r w:rsidR="00F651A0">
              <w:rPr>
                <w:noProof/>
                <w:webHidden/>
              </w:rPr>
              <w:t>12</w:t>
            </w:r>
            <w:r w:rsidR="00F651A0">
              <w:rPr>
                <w:noProof/>
                <w:webHidden/>
              </w:rPr>
              <w:fldChar w:fldCharType="end"/>
            </w:r>
          </w:hyperlink>
        </w:p>
        <w:p w14:paraId="7FE378F9" w14:textId="2FBA5E59" w:rsidR="00F651A0" w:rsidRDefault="00323650">
          <w:pPr>
            <w:pStyle w:val="TOC3"/>
            <w:tabs>
              <w:tab w:val="left" w:pos="1320"/>
              <w:tab w:val="right" w:leader="dot" w:pos="9016"/>
            </w:tabs>
            <w:rPr>
              <w:rFonts w:asciiTheme="minorHAnsi" w:eastAsiaTheme="minorEastAsia" w:hAnsiTheme="minorHAnsi"/>
              <w:noProof/>
              <w:color w:val="auto"/>
              <w:lang w:eastAsia="zh-CN"/>
            </w:rPr>
          </w:pPr>
          <w:hyperlink w:anchor="_Toc103603572" w:history="1">
            <w:r w:rsidR="00F651A0" w:rsidRPr="00977974">
              <w:rPr>
                <w:rStyle w:val="Hyperlink"/>
                <w:noProof/>
              </w:rPr>
              <w:t>4.2.1</w:t>
            </w:r>
            <w:r w:rsidR="00F651A0">
              <w:rPr>
                <w:rFonts w:asciiTheme="minorHAnsi" w:eastAsiaTheme="minorEastAsia" w:hAnsiTheme="minorHAnsi"/>
                <w:noProof/>
                <w:color w:val="auto"/>
                <w:lang w:eastAsia="zh-CN"/>
              </w:rPr>
              <w:tab/>
            </w:r>
            <w:r w:rsidR="00F651A0" w:rsidRPr="00977974">
              <w:rPr>
                <w:rStyle w:val="Hyperlink"/>
                <w:noProof/>
              </w:rPr>
              <w:t>Filtering</w:t>
            </w:r>
            <w:r w:rsidR="00F651A0">
              <w:rPr>
                <w:noProof/>
                <w:webHidden/>
              </w:rPr>
              <w:tab/>
            </w:r>
            <w:r w:rsidR="00F651A0">
              <w:rPr>
                <w:noProof/>
                <w:webHidden/>
              </w:rPr>
              <w:fldChar w:fldCharType="begin"/>
            </w:r>
            <w:r w:rsidR="00F651A0">
              <w:rPr>
                <w:noProof/>
                <w:webHidden/>
              </w:rPr>
              <w:instrText xml:space="preserve"> PAGEREF _Toc103603572 \h </w:instrText>
            </w:r>
            <w:r w:rsidR="00F651A0">
              <w:rPr>
                <w:noProof/>
                <w:webHidden/>
              </w:rPr>
            </w:r>
            <w:r w:rsidR="00F651A0">
              <w:rPr>
                <w:noProof/>
                <w:webHidden/>
              </w:rPr>
              <w:fldChar w:fldCharType="separate"/>
            </w:r>
            <w:r w:rsidR="00F651A0">
              <w:rPr>
                <w:noProof/>
                <w:webHidden/>
              </w:rPr>
              <w:t>12</w:t>
            </w:r>
            <w:r w:rsidR="00F651A0">
              <w:rPr>
                <w:noProof/>
                <w:webHidden/>
              </w:rPr>
              <w:fldChar w:fldCharType="end"/>
            </w:r>
          </w:hyperlink>
        </w:p>
        <w:p w14:paraId="54A4EF8D" w14:textId="02647F8A" w:rsidR="00F651A0" w:rsidRDefault="00323650">
          <w:pPr>
            <w:pStyle w:val="TOC3"/>
            <w:tabs>
              <w:tab w:val="left" w:pos="1320"/>
              <w:tab w:val="right" w:leader="dot" w:pos="9016"/>
            </w:tabs>
            <w:rPr>
              <w:rFonts w:asciiTheme="minorHAnsi" w:eastAsiaTheme="minorEastAsia" w:hAnsiTheme="minorHAnsi"/>
              <w:noProof/>
              <w:color w:val="auto"/>
              <w:lang w:eastAsia="zh-CN"/>
            </w:rPr>
          </w:pPr>
          <w:hyperlink w:anchor="_Toc103603573" w:history="1">
            <w:r w:rsidR="00F651A0" w:rsidRPr="00977974">
              <w:rPr>
                <w:rStyle w:val="Hyperlink"/>
                <w:noProof/>
              </w:rPr>
              <w:t>4.2.2</w:t>
            </w:r>
            <w:r w:rsidR="00F651A0">
              <w:rPr>
                <w:rFonts w:asciiTheme="minorHAnsi" w:eastAsiaTheme="minorEastAsia" w:hAnsiTheme="minorHAnsi"/>
                <w:noProof/>
                <w:color w:val="auto"/>
                <w:lang w:eastAsia="zh-CN"/>
              </w:rPr>
              <w:tab/>
            </w:r>
            <w:r w:rsidR="00F651A0" w:rsidRPr="00977974">
              <w:rPr>
                <w:rStyle w:val="Hyperlink"/>
                <w:noProof/>
              </w:rPr>
              <w:t>Resource Impact Categorisation</w:t>
            </w:r>
            <w:r w:rsidR="00F651A0">
              <w:rPr>
                <w:noProof/>
                <w:webHidden/>
              </w:rPr>
              <w:tab/>
            </w:r>
            <w:r w:rsidR="00F651A0">
              <w:rPr>
                <w:noProof/>
                <w:webHidden/>
              </w:rPr>
              <w:fldChar w:fldCharType="begin"/>
            </w:r>
            <w:r w:rsidR="00F651A0">
              <w:rPr>
                <w:noProof/>
                <w:webHidden/>
              </w:rPr>
              <w:instrText xml:space="preserve"> PAGEREF _Toc103603573 \h </w:instrText>
            </w:r>
            <w:r w:rsidR="00F651A0">
              <w:rPr>
                <w:noProof/>
                <w:webHidden/>
              </w:rPr>
            </w:r>
            <w:r w:rsidR="00F651A0">
              <w:rPr>
                <w:noProof/>
                <w:webHidden/>
              </w:rPr>
              <w:fldChar w:fldCharType="separate"/>
            </w:r>
            <w:r w:rsidR="00F651A0">
              <w:rPr>
                <w:noProof/>
                <w:webHidden/>
              </w:rPr>
              <w:t>13</w:t>
            </w:r>
            <w:r w:rsidR="00F651A0">
              <w:rPr>
                <w:noProof/>
                <w:webHidden/>
              </w:rPr>
              <w:fldChar w:fldCharType="end"/>
            </w:r>
          </w:hyperlink>
        </w:p>
        <w:p w14:paraId="5686E13E" w14:textId="3E52A77F"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74" w:history="1">
            <w:r w:rsidR="00F651A0" w:rsidRPr="00977974">
              <w:rPr>
                <w:rStyle w:val="Hyperlink"/>
                <w:noProof/>
              </w:rPr>
              <w:t>4.3</w:t>
            </w:r>
            <w:r w:rsidR="00F651A0">
              <w:rPr>
                <w:rFonts w:asciiTheme="minorHAnsi" w:eastAsiaTheme="minorEastAsia" w:hAnsiTheme="minorHAnsi"/>
                <w:noProof/>
                <w:color w:val="auto"/>
                <w:lang w:eastAsia="zh-CN"/>
              </w:rPr>
              <w:tab/>
            </w:r>
            <w:r w:rsidR="00F651A0" w:rsidRPr="00977974">
              <w:rPr>
                <w:rStyle w:val="Hyperlink"/>
                <w:noProof/>
              </w:rPr>
              <w:t>Email Interventions</w:t>
            </w:r>
            <w:r w:rsidR="00F651A0">
              <w:rPr>
                <w:noProof/>
                <w:webHidden/>
              </w:rPr>
              <w:tab/>
            </w:r>
            <w:r w:rsidR="00F651A0">
              <w:rPr>
                <w:noProof/>
                <w:webHidden/>
              </w:rPr>
              <w:fldChar w:fldCharType="begin"/>
            </w:r>
            <w:r w:rsidR="00F651A0">
              <w:rPr>
                <w:noProof/>
                <w:webHidden/>
              </w:rPr>
              <w:instrText xml:space="preserve"> PAGEREF _Toc103603574 \h </w:instrText>
            </w:r>
            <w:r w:rsidR="00F651A0">
              <w:rPr>
                <w:noProof/>
                <w:webHidden/>
              </w:rPr>
            </w:r>
            <w:r w:rsidR="00F651A0">
              <w:rPr>
                <w:noProof/>
                <w:webHidden/>
              </w:rPr>
              <w:fldChar w:fldCharType="separate"/>
            </w:r>
            <w:r w:rsidR="00F651A0">
              <w:rPr>
                <w:noProof/>
                <w:webHidden/>
              </w:rPr>
              <w:t>14</w:t>
            </w:r>
            <w:r w:rsidR="00F651A0">
              <w:rPr>
                <w:noProof/>
                <w:webHidden/>
              </w:rPr>
              <w:fldChar w:fldCharType="end"/>
            </w:r>
          </w:hyperlink>
        </w:p>
        <w:p w14:paraId="0F7BEC61" w14:textId="6985FC4E" w:rsidR="00F651A0" w:rsidRDefault="00323650">
          <w:pPr>
            <w:pStyle w:val="TOC3"/>
            <w:tabs>
              <w:tab w:val="left" w:pos="1320"/>
              <w:tab w:val="right" w:leader="dot" w:pos="9016"/>
            </w:tabs>
            <w:rPr>
              <w:rFonts w:asciiTheme="minorHAnsi" w:eastAsiaTheme="minorEastAsia" w:hAnsiTheme="minorHAnsi"/>
              <w:noProof/>
              <w:color w:val="auto"/>
              <w:lang w:eastAsia="zh-CN"/>
            </w:rPr>
          </w:pPr>
          <w:hyperlink w:anchor="_Toc103603575" w:history="1">
            <w:r w:rsidR="00F651A0" w:rsidRPr="00977974">
              <w:rPr>
                <w:rStyle w:val="Hyperlink"/>
                <w:noProof/>
              </w:rPr>
              <w:t>4.3.1</w:t>
            </w:r>
            <w:r w:rsidR="00F651A0">
              <w:rPr>
                <w:rFonts w:asciiTheme="minorHAnsi" w:eastAsiaTheme="minorEastAsia" w:hAnsiTheme="minorHAnsi"/>
                <w:noProof/>
                <w:color w:val="auto"/>
                <w:lang w:eastAsia="zh-CN"/>
              </w:rPr>
              <w:tab/>
            </w:r>
            <w:r w:rsidR="00F651A0" w:rsidRPr="00977974">
              <w:rPr>
                <w:rStyle w:val="Hyperlink"/>
                <w:noProof/>
              </w:rPr>
              <w:t>Sample Email</w:t>
            </w:r>
            <w:r w:rsidR="00F651A0">
              <w:rPr>
                <w:noProof/>
                <w:webHidden/>
              </w:rPr>
              <w:tab/>
            </w:r>
            <w:r w:rsidR="00F651A0">
              <w:rPr>
                <w:noProof/>
                <w:webHidden/>
              </w:rPr>
              <w:fldChar w:fldCharType="begin"/>
            </w:r>
            <w:r w:rsidR="00F651A0">
              <w:rPr>
                <w:noProof/>
                <w:webHidden/>
              </w:rPr>
              <w:instrText xml:space="preserve"> PAGEREF _Toc103603575 \h </w:instrText>
            </w:r>
            <w:r w:rsidR="00F651A0">
              <w:rPr>
                <w:noProof/>
                <w:webHidden/>
              </w:rPr>
            </w:r>
            <w:r w:rsidR="00F651A0">
              <w:rPr>
                <w:noProof/>
                <w:webHidden/>
              </w:rPr>
              <w:fldChar w:fldCharType="separate"/>
            </w:r>
            <w:r w:rsidR="00F651A0">
              <w:rPr>
                <w:noProof/>
                <w:webHidden/>
              </w:rPr>
              <w:t>15</w:t>
            </w:r>
            <w:r w:rsidR="00F651A0">
              <w:rPr>
                <w:noProof/>
                <w:webHidden/>
              </w:rPr>
              <w:fldChar w:fldCharType="end"/>
            </w:r>
          </w:hyperlink>
        </w:p>
        <w:p w14:paraId="20280B73" w14:textId="3C56F6EB" w:rsidR="00F651A0" w:rsidRDefault="00323650">
          <w:pPr>
            <w:pStyle w:val="TOC2"/>
            <w:tabs>
              <w:tab w:val="left" w:pos="880"/>
              <w:tab w:val="right" w:leader="dot" w:pos="9016"/>
            </w:tabs>
            <w:rPr>
              <w:rFonts w:asciiTheme="minorHAnsi" w:eastAsiaTheme="minorEastAsia" w:hAnsiTheme="minorHAnsi"/>
              <w:noProof/>
              <w:color w:val="auto"/>
              <w:lang w:eastAsia="zh-CN"/>
            </w:rPr>
          </w:pPr>
          <w:hyperlink w:anchor="_Toc103603576" w:history="1">
            <w:r w:rsidR="00F651A0" w:rsidRPr="00977974">
              <w:rPr>
                <w:rStyle w:val="Hyperlink"/>
                <w:noProof/>
              </w:rPr>
              <w:t>4.4</w:t>
            </w:r>
            <w:r w:rsidR="00F651A0">
              <w:rPr>
                <w:rFonts w:asciiTheme="minorHAnsi" w:eastAsiaTheme="minorEastAsia" w:hAnsiTheme="minorHAnsi"/>
                <w:noProof/>
                <w:color w:val="auto"/>
                <w:lang w:eastAsia="zh-CN"/>
              </w:rPr>
              <w:tab/>
            </w:r>
            <w:r w:rsidR="00F651A0" w:rsidRPr="00977974">
              <w:rPr>
                <w:rStyle w:val="Hyperlink"/>
                <w:noProof/>
              </w:rPr>
              <w:t>Class-based interventions</w:t>
            </w:r>
            <w:r w:rsidR="00F651A0">
              <w:rPr>
                <w:noProof/>
                <w:webHidden/>
              </w:rPr>
              <w:tab/>
            </w:r>
            <w:r w:rsidR="00F651A0">
              <w:rPr>
                <w:noProof/>
                <w:webHidden/>
              </w:rPr>
              <w:fldChar w:fldCharType="begin"/>
            </w:r>
            <w:r w:rsidR="00F651A0">
              <w:rPr>
                <w:noProof/>
                <w:webHidden/>
              </w:rPr>
              <w:instrText xml:space="preserve"> PAGEREF _Toc103603576 \h </w:instrText>
            </w:r>
            <w:r w:rsidR="00F651A0">
              <w:rPr>
                <w:noProof/>
                <w:webHidden/>
              </w:rPr>
            </w:r>
            <w:r w:rsidR="00F651A0">
              <w:rPr>
                <w:noProof/>
                <w:webHidden/>
              </w:rPr>
              <w:fldChar w:fldCharType="separate"/>
            </w:r>
            <w:r w:rsidR="00F651A0">
              <w:rPr>
                <w:noProof/>
                <w:webHidden/>
              </w:rPr>
              <w:t>17</w:t>
            </w:r>
            <w:r w:rsidR="00F651A0">
              <w:rPr>
                <w:noProof/>
                <w:webHidden/>
              </w:rPr>
              <w:fldChar w:fldCharType="end"/>
            </w:r>
          </w:hyperlink>
        </w:p>
        <w:p w14:paraId="52CA8609" w14:textId="3B4BF5D2" w:rsidR="0020482E" w:rsidRDefault="0020482E">
          <w:r>
            <w:rPr>
              <w:b/>
              <w:bCs/>
              <w:noProof/>
            </w:rPr>
            <w:fldChar w:fldCharType="end"/>
          </w:r>
        </w:p>
      </w:sdtContent>
    </w:sdt>
    <w:p w14:paraId="5C850AFA" w14:textId="77777777" w:rsidR="0020482E" w:rsidRDefault="0020482E">
      <w:pPr>
        <w:pStyle w:val="TOC3"/>
        <w:ind w:left="446"/>
      </w:pPr>
    </w:p>
    <w:p w14:paraId="782D3ECE" w14:textId="77777777" w:rsidR="002661E7" w:rsidRPr="002661E7" w:rsidRDefault="002661E7" w:rsidP="002661E7">
      <w:pPr>
        <w:jc w:val="center"/>
      </w:pPr>
    </w:p>
    <w:p w14:paraId="5322A446" w14:textId="50B7D974" w:rsidR="00D63D8A" w:rsidRDefault="00F026F8" w:rsidP="0020482E">
      <w:pPr>
        <w:pStyle w:val="NbrHeading1"/>
      </w:pPr>
      <w:bookmarkStart w:id="0" w:name="_Toc103603553"/>
      <w:r>
        <w:lastRenderedPageBreak/>
        <w:t>Before Checking-in</w:t>
      </w:r>
      <w:bookmarkEnd w:id="0"/>
    </w:p>
    <w:p w14:paraId="78D7D0B0" w14:textId="0AD446FF" w:rsidR="00B142B6" w:rsidRDefault="00D63D8A" w:rsidP="00D63D8A">
      <w:pPr>
        <w:spacing w:line="240" w:lineRule="auto"/>
        <w:rPr>
          <w:bCs/>
        </w:rPr>
      </w:pPr>
      <w:r>
        <w:rPr>
          <w:bCs/>
        </w:rPr>
        <w:t xml:space="preserve">Before beginning the check-in process, </w:t>
      </w:r>
      <w:r w:rsidR="00F11FD2">
        <w:rPr>
          <w:bCs/>
        </w:rPr>
        <w:t>teachers</w:t>
      </w:r>
      <w:r>
        <w:rPr>
          <w:bCs/>
        </w:rPr>
        <w:t xml:space="preserve"> will need to explain</w:t>
      </w:r>
      <w:r w:rsidR="00B142B6">
        <w:rPr>
          <w:bCs/>
        </w:rPr>
        <w:t>:</w:t>
      </w:r>
    </w:p>
    <w:p w14:paraId="593122DF" w14:textId="3AE05CFD" w:rsidR="00B142B6" w:rsidRDefault="00F026F8" w:rsidP="00CB1E5B">
      <w:pPr>
        <w:pStyle w:val="ListParagraph0"/>
        <w:numPr>
          <w:ilvl w:val="0"/>
          <w:numId w:val="12"/>
        </w:numPr>
        <w:spacing w:line="240" w:lineRule="auto"/>
        <w:rPr>
          <w:bCs/>
        </w:rPr>
      </w:pPr>
      <w:r>
        <w:rPr>
          <w:bCs/>
        </w:rPr>
        <w:t xml:space="preserve">the </w:t>
      </w:r>
      <w:r w:rsidR="00D63D8A" w:rsidRPr="00B142B6">
        <w:rPr>
          <w:bCs/>
        </w:rPr>
        <w:t xml:space="preserve">purposes of checking-in; </w:t>
      </w:r>
    </w:p>
    <w:p w14:paraId="0717C7F9" w14:textId="77777777" w:rsidR="00B142B6" w:rsidRDefault="00D63D8A" w:rsidP="00CB1E5B">
      <w:pPr>
        <w:pStyle w:val="ListParagraph0"/>
        <w:numPr>
          <w:ilvl w:val="0"/>
          <w:numId w:val="12"/>
        </w:numPr>
        <w:spacing w:line="240" w:lineRule="auto"/>
        <w:rPr>
          <w:bCs/>
        </w:rPr>
      </w:pPr>
      <w:r w:rsidRPr="00B142B6">
        <w:rPr>
          <w:bCs/>
        </w:rPr>
        <w:t xml:space="preserve">what the check-in data will be used for; and </w:t>
      </w:r>
    </w:p>
    <w:p w14:paraId="2700F2DC" w14:textId="77777777" w:rsidR="00B142B6" w:rsidRDefault="00D63D8A" w:rsidP="00CB1E5B">
      <w:pPr>
        <w:pStyle w:val="ListParagraph0"/>
        <w:numPr>
          <w:ilvl w:val="0"/>
          <w:numId w:val="12"/>
        </w:numPr>
        <w:spacing w:line="240" w:lineRule="auto"/>
        <w:rPr>
          <w:bCs/>
        </w:rPr>
      </w:pPr>
      <w:r w:rsidRPr="00B142B6">
        <w:rPr>
          <w:bCs/>
        </w:rPr>
        <w:t xml:space="preserve">any classroom rules surrounding checking-in. </w:t>
      </w:r>
    </w:p>
    <w:p w14:paraId="17B88EEC" w14:textId="0472A9AC" w:rsidR="00B142B6" w:rsidRDefault="00D63D8A" w:rsidP="00306F83">
      <w:pPr>
        <w:spacing w:line="240" w:lineRule="auto"/>
        <w:rPr>
          <w:b/>
        </w:rPr>
      </w:pPr>
      <w:r w:rsidRPr="00B142B6">
        <w:rPr>
          <w:bCs/>
        </w:rPr>
        <w:t xml:space="preserve">It will likely </w:t>
      </w:r>
      <w:r w:rsidR="008E516C">
        <w:rPr>
          <w:bCs/>
        </w:rPr>
        <w:t xml:space="preserve">be </w:t>
      </w:r>
      <w:r w:rsidRPr="00B142B6">
        <w:rPr>
          <w:bCs/>
        </w:rPr>
        <w:t xml:space="preserve">beneficial to </w:t>
      </w:r>
      <w:r w:rsidR="00B142B6">
        <w:rPr>
          <w:bCs/>
        </w:rPr>
        <w:t xml:space="preserve">provide at least a basic </w:t>
      </w:r>
      <w:r w:rsidR="00B51AB0">
        <w:rPr>
          <w:bCs/>
        </w:rPr>
        <w:t>summary of each of these</w:t>
      </w:r>
      <w:r w:rsidR="004D2034">
        <w:rPr>
          <w:bCs/>
        </w:rPr>
        <w:t xml:space="preserve"> points</w:t>
      </w:r>
      <w:r w:rsidR="00B51AB0">
        <w:rPr>
          <w:bCs/>
        </w:rPr>
        <w:t xml:space="preserve"> – in particular, (1) the purposes of checking-in </w:t>
      </w:r>
      <w:r w:rsidR="00306F83">
        <w:rPr>
          <w:bCs/>
        </w:rPr>
        <w:t>–</w:t>
      </w:r>
      <w:r w:rsidR="00B51AB0">
        <w:rPr>
          <w:bCs/>
        </w:rPr>
        <w:t xml:space="preserve"> </w:t>
      </w:r>
      <w:r w:rsidR="00306F83">
        <w:rPr>
          <w:bCs/>
        </w:rPr>
        <w:t>at the beginning of each check-in</w:t>
      </w:r>
      <w:r w:rsidRPr="00B142B6">
        <w:rPr>
          <w:bCs/>
        </w:rPr>
        <w:t>, even if the class has heard this before</w:t>
      </w:r>
      <w:r w:rsidR="004D2034">
        <w:rPr>
          <w:bCs/>
        </w:rPr>
        <w:t>, to ensure that they are front of mind.</w:t>
      </w:r>
    </w:p>
    <w:p w14:paraId="1D585809" w14:textId="11C8887E" w:rsidR="00D63D8A" w:rsidRDefault="0020482E" w:rsidP="0020482E">
      <w:pPr>
        <w:pStyle w:val="NbrHeading2"/>
      </w:pPr>
      <w:bookmarkStart w:id="1" w:name="_Toc103603554"/>
      <w:r>
        <w:t>T</w:t>
      </w:r>
      <w:r w:rsidR="00D63D8A" w:rsidRPr="00B142B6">
        <w:t>he purpose of checking-in</w:t>
      </w:r>
      <w:bookmarkEnd w:id="1"/>
    </w:p>
    <w:p w14:paraId="3F10AA3A" w14:textId="0CB4545F" w:rsidR="00F026F8" w:rsidRDefault="00D63D8A" w:rsidP="00D63D8A">
      <w:pPr>
        <w:spacing w:line="240" w:lineRule="auto"/>
        <w:rPr>
          <w:bCs/>
        </w:rPr>
      </w:pPr>
      <w:r w:rsidRPr="002556F9">
        <w:rPr>
          <w:bCs/>
        </w:rPr>
        <w:t xml:space="preserve">Checking-in should not be framed as </w:t>
      </w:r>
      <w:r w:rsidRPr="002556F9">
        <w:rPr>
          <w:bCs/>
          <w:i/>
          <w:iCs/>
        </w:rPr>
        <w:t xml:space="preserve">just </w:t>
      </w:r>
      <w:r w:rsidRPr="002556F9">
        <w:rPr>
          <w:bCs/>
        </w:rPr>
        <w:t xml:space="preserve">a means for the school or </w:t>
      </w:r>
      <w:r w:rsidR="005212EC">
        <w:rPr>
          <w:bCs/>
        </w:rPr>
        <w:t>teacher</w:t>
      </w:r>
      <w:r w:rsidRPr="002556F9">
        <w:rPr>
          <w:bCs/>
        </w:rPr>
        <w:t xml:space="preserve"> to support student wellbei</w:t>
      </w:r>
      <w:bookmarkStart w:id="2" w:name="_GoBack"/>
      <w:bookmarkEnd w:id="2"/>
      <w:r w:rsidRPr="002556F9">
        <w:rPr>
          <w:bCs/>
        </w:rPr>
        <w:t xml:space="preserve">ng, but a tool </w:t>
      </w:r>
      <w:r w:rsidR="00DA1199">
        <w:rPr>
          <w:bCs/>
        </w:rPr>
        <w:t xml:space="preserve">that the </w:t>
      </w:r>
      <w:r w:rsidRPr="002556F9">
        <w:rPr>
          <w:bCs/>
        </w:rPr>
        <w:t>students</w:t>
      </w:r>
      <w:r w:rsidR="00F026F8">
        <w:rPr>
          <w:bCs/>
        </w:rPr>
        <w:t xml:space="preserve"> </w:t>
      </w:r>
      <w:r w:rsidR="00F87DD1">
        <w:rPr>
          <w:bCs/>
        </w:rPr>
        <w:t>can</w:t>
      </w:r>
      <w:r w:rsidRPr="002556F9">
        <w:rPr>
          <w:bCs/>
        </w:rPr>
        <w:t xml:space="preserve"> use </w:t>
      </w:r>
      <w:r w:rsidR="00F026F8">
        <w:rPr>
          <w:bCs/>
        </w:rPr>
        <w:t>to check-in with themselves, and:</w:t>
      </w:r>
    </w:p>
    <w:p w14:paraId="38A37C43" w14:textId="77777777" w:rsidR="00F026F8" w:rsidRPr="00F026F8" w:rsidRDefault="00D63D8A" w:rsidP="00CB1E5B">
      <w:pPr>
        <w:pStyle w:val="ListParagraph0"/>
        <w:numPr>
          <w:ilvl w:val="0"/>
          <w:numId w:val="17"/>
        </w:numPr>
        <w:spacing w:line="240" w:lineRule="auto"/>
        <w:rPr>
          <w:bCs/>
          <w:u w:val="single"/>
        </w:rPr>
      </w:pPr>
      <w:r w:rsidRPr="00F026F8">
        <w:rPr>
          <w:bCs/>
        </w:rPr>
        <w:t xml:space="preserve">reflect on different parts of their lives and how they </w:t>
      </w:r>
      <w:r w:rsidR="00F026F8">
        <w:rPr>
          <w:bCs/>
        </w:rPr>
        <w:t>feel about them;</w:t>
      </w:r>
    </w:p>
    <w:p w14:paraId="649BA046" w14:textId="41AD6CD5" w:rsidR="00F026F8" w:rsidRPr="00F026F8" w:rsidRDefault="00D63D8A" w:rsidP="00CB1E5B">
      <w:pPr>
        <w:pStyle w:val="ListParagraph0"/>
        <w:numPr>
          <w:ilvl w:val="0"/>
          <w:numId w:val="17"/>
        </w:numPr>
        <w:spacing w:line="240" w:lineRule="auto"/>
        <w:rPr>
          <w:bCs/>
          <w:u w:val="single"/>
        </w:rPr>
      </w:pPr>
      <w:r w:rsidRPr="00F026F8">
        <w:rPr>
          <w:bCs/>
        </w:rPr>
        <w:t>learn about the various factors that contribute to their wellbeing</w:t>
      </w:r>
      <w:r w:rsidR="00F026F8">
        <w:rPr>
          <w:bCs/>
        </w:rPr>
        <w:t>;</w:t>
      </w:r>
      <w:r w:rsidRPr="00F026F8">
        <w:rPr>
          <w:bCs/>
        </w:rPr>
        <w:t xml:space="preserve"> </w:t>
      </w:r>
    </w:p>
    <w:p w14:paraId="613618D3" w14:textId="5D6401F4" w:rsidR="00D63D8A" w:rsidRPr="00F026F8" w:rsidRDefault="00D63D8A" w:rsidP="00CB1E5B">
      <w:pPr>
        <w:pStyle w:val="ListParagraph0"/>
        <w:numPr>
          <w:ilvl w:val="0"/>
          <w:numId w:val="17"/>
        </w:numPr>
        <w:spacing w:line="240" w:lineRule="auto"/>
        <w:rPr>
          <w:bCs/>
          <w:u w:val="single"/>
        </w:rPr>
      </w:pPr>
      <w:r w:rsidRPr="00F026F8">
        <w:rPr>
          <w:bCs/>
        </w:rPr>
        <w:t>access resources</w:t>
      </w:r>
      <w:r w:rsidR="00874BFB">
        <w:rPr>
          <w:bCs/>
        </w:rPr>
        <w:t xml:space="preserve"> that will help them to address any issues</w:t>
      </w:r>
      <w:r w:rsidRPr="00F026F8">
        <w:rPr>
          <w:bCs/>
        </w:rPr>
        <w:t xml:space="preserve"> and develop skills </w:t>
      </w:r>
      <w:r w:rsidR="00581310">
        <w:rPr>
          <w:bCs/>
        </w:rPr>
        <w:t>that they can use to</w:t>
      </w:r>
      <w:r w:rsidRPr="00F026F8">
        <w:rPr>
          <w:bCs/>
        </w:rPr>
        <w:t xml:space="preserve"> support their own wellbeing throughout their lives.</w:t>
      </w:r>
    </w:p>
    <w:p w14:paraId="19E3AB94" w14:textId="1C0A2C6C" w:rsidR="00581310" w:rsidRDefault="00D55A6B" w:rsidP="00D63D8A">
      <w:pPr>
        <w:spacing w:line="240" w:lineRule="auto"/>
        <w:rPr>
          <w:bCs/>
        </w:rPr>
      </w:pPr>
      <w:r>
        <w:rPr>
          <w:bCs/>
        </w:rPr>
        <w:t>In addition,</w:t>
      </w:r>
      <w:r w:rsidR="001238E4">
        <w:rPr>
          <w:bCs/>
        </w:rPr>
        <w:t xml:space="preserve"> </w:t>
      </w:r>
      <w:r w:rsidR="00F11FD2">
        <w:rPr>
          <w:bCs/>
        </w:rPr>
        <w:t>teachers</w:t>
      </w:r>
      <w:r w:rsidR="00D63D8A" w:rsidRPr="002556F9">
        <w:rPr>
          <w:bCs/>
        </w:rPr>
        <w:t xml:space="preserve"> should remind students that it can be normal for their </w:t>
      </w:r>
      <w:r w:rsidR="005212EC">
        <w:rPr>
          <w:bCs/>
        </w:rPr>
        <w:t>ratings</w:t>
      </w:r>
      <w:r w:rsidR="00D63D8A" w:rsidRPr="002556F9">
        <w:rPr>
          <w:bCs/>
        </w:rPr>
        <w:t xml:space="preserve"> to fluctuate on some segments due to a variety of contextual factors (</w:t>
      </w:r>
      <w:r w:rsidR="00581310">
        <w:rPr>
          <w:bCs/>
        </w:rPr>
        <w:t xml:space="preserve">such as </w:t>
      </w:r>
      <w:r w:rsidR="00D63D8A" w:rsidRPr="002556F9">
        <w:rPr>
          <w:bCs/>
        </w:rPr>
        <w:t>illness, short-lived conflicts with friends or short-term setbacks)</w:t>
      </w:r>
      <w:r w:rsidR="002B0625">
        <w:rPr>
          <w:bCs/>
        </w:rPr>
        <w:t xml:space="preserve"> that are a part of everyone’s lives,</w:t>
      </w:r>
      <w:r w:rsidR="00D63D8A" w:rsidRPr="002556F9">
        <w:rPr>
          <w:bCs/>
        </w:rPr>
        <w:t xml:space="preserve"> but that reduced </w:t>
      </w:r>
      <w:r w:rsidR="005212EC">
        <w:rPr>
          <w:bCs/>
        </w:rPr>
        <w:t>ratings</w:t>
      </w:r>
      <w:r w:rsidR="00D63D8A" w:rsidRPr="002556F9">
        <w:rPr>
          <w:bCs/>
        </w:rPr>
        <w:t xml:space="preserve"> </w:t>
      </w:r>
      <w:r w:rsidR="002B0625">
        <w:rPr>
          <w:bCs/>
        </w:rPr>
        <w:t xml:space="preserve">– particularly if they are consistent – </w:t>
      </w:r>
      <w:r w:rsidR="002B0625" w:rsidRPr="001F1434">
        <w:rPr>
          <w:bCs/>
          <w:i/>
          <w:iCs/>
        </w:rPr>
        <w:t>may</w:t>
      </w:r>
      <w:r w:rsidR="002B0625">
        <w:rPr>
          <w:bCs/>
        </w:rPr>
        <w:t xml:space="preserve"> </w:t>
      </w:r>
      <w:r w:rsidR="00D63D8A" w:rsidRPr="002556F9">
        <w:rPr>
          <w:bCs/>
        </w:rPr>
        <w:t xml:space="preserve">also indicate that there are </w:t>
      </w:r>
      <w:r w:rsidR="00581310">
        <w:rPr>
          <w:bCs/>
        </w:rPr>
        <w:t>problems in their life that they may want to address</w:t>
      </w:r>
      <w:r w:rsidR="001F1434">
        <w:rPr>
          <w:bCs/>
        </w:rPr>
        <w:t>,</w:t>
      </w:r>
      <w:r w:rsidR="00581310">
        <w:rPr>
          <w:bCs/>
        </w:rPr>
        <w:t xml:space="preserve"> or habits they may want to change. </w:t>
      </w:r>
      <w:r w:rsidR="002E32D0">
        <w:rPr>
          <w:bCs/>
        </w:rPr>
        <w:t xml:space="preserve">The </w:t>
      </w:r>
      <w:r w:rsidR="00FB5E95">
        <w:rPr>
          <w:bCs/>
        </w:rPr>
        <w:t xml:space="preserve">accompanying </w:t>
      </w:r>
      <w:r w:rsidR="002E32D0">
        <w:rPr>
          <w:bCs/>
        </w:rPr>
        <w:t xml:space="preserve">reflection questions and activities </w:t>
      </w:r>
      <w:r w:rsidR="00FB5E95">
        <w:rPr>
          <w:bCs/>
        </w:rPr>
        <w:t xml:space="preserve">can support </w:t>
      </w:r>
      <w:r w:rsidR="002E32D0">
        <w:rPr>
          <w:bCs/>
        </w:rPr>
        <w:t xml:space="preserve">students to understand this distinction, and develop the skillsets to understand and approach such issues in the future. </w:t>
      </w:r>
    </w:p>
    <w:p w14:paraId="414181BF" w14:textId="5F934AF2" w:rsidR="00D63D8A" w:rsidRPr="00B142B6" w:rsidRDefault="00245057" w:rsidP="0020482E">
      <w:pPr>
        <w:pStyle w:val="NbrHeading2"/>
      </w:pPr>
      <w:bookmarkStart w:id="3" w:name="_Toc103603555"/>
      <w:r>
        <w:t>The use of check-in data</w:t>
      </w:r>
      <w:bookmarkEnd w:id="3"/>
    </w:p>
    <w:p w14:paraId="091B5E66" w14:textId="1CFD6C00" w:rsidR="00D63D8A" w:rsidRDefault="00D63D8A" w:rsidP="00D63D8A">
      <w:pPr>
        <w:spacing w:line="240" w:lineRule="auto"/>
        <w:rPr>
          <w:bCs/>
        </w:rPr>
      </w:pPr>
      <w:r>
        <w:rPr>
          <w:bCs/>
        </w:rPr>
        <w:t xml:space="preserve">Whilst the level of detail required here will likely </w:t>
      </w:r>
      <w:r w:rsidR="00FB5E95">
        <w:rPr>
          <w:bCs/>
        </w:rPr>
        <w:t xml:space="preserve">vary depending on the age of your cohort, </w:t>
      </w:r>
      <w:r w:rsidR="00F11FD2">
        <w:rPr>
          <w:bCs/>
        </w:rPr>
        <w:t>teachers</w:t>
      </w:r>
      <w:r>
        <w:rPr>
          <w:bCs/>
        </w:rPr>
        <w:t xml:space="preserve"> should </w:t>
      </w:r>
      <w:r w:rsidR="00FB5E95">
        <w:rPr>
          <w:bCs/>
        </w:rPr>
        <w:t>outline</w:t>
      </w:r>
      <w:r>
        <w:rPr>
          <w:bCs/>
        </w:rPr>
        <w:t xml:space="preserve"> the basics of the school’s policies regarding the use of</w:t>
      </w:r>
      <w:r w:rsidR="00FA1CC1">
        <w:rPr>
          <w:bCs/>
        </w:rPr>
        <w:t xml:space="preserve"> the</w:t>
      </w:r>
      <w:r>
        <w:rPr>
          <w:bCs/>
        </w:rPr>
        <w:t xml:space="preserve"> </w:t>
      </w:r>
      <w:proofErr w:type="spellStart"/>
      <w:r>
        <w:rPr>
          <w:bCs/>
        </w:rPr>
        <w:t>i</w:t>
      </w:r>
      <w:r w:rsidR="00FA1CC1">
        <w:rPr>
          <w:bCs/>
        </w:rPr>
        <w:t>y</w:t>
      </w:r>
      <w:r>
        <w:rPr>
          <w:bCs/>
        </w:rPr>
        <w:t>arn</w:t>
      </w:r>
      <w:proofErr w:type="spellEnd"/>
      <w:r>
        <w:rPr>
          <w:bCs/>
        </w:rPr>
        <w:t xml:space="preserve"> check-in data</w:t>
      </w:r>
      <w:r w:rsidR="00FB5E95">
        <w:rPr>
          <w:bCs/>
        </w:rPr>
        <w:t>. This will help students</w:t>
      </w:r>
      <w:r w:rsidR="00FA1CC1">
        <w:rPr>
          <w:bCs/>
        </w:rPr>
        <w:t xml:space="preserve"> to</w:t>
      </w:r>
      <w:r w:rsidR="00FB5E95">
        <w:rPr>
          <w:bCs/>
        </w:rPr>
        <w:t xml:space="preserve"> </w:t>
      </w:r>
      <w:r>
        <w:rPr>
          <w:bCs/>
        </w:rPr>
        <w:t xml:space="preserve">feel comfortable enough to provide genuine answers during check-in. </w:t>
      </w:r>
    </w:p>
    <w:p w14:paraId="130A667F" w14:textId="77777777" w:rsidR="00FB5E95" w:rsidRDefault="00FB5E95" w:rsidP="00D63D8A">
      <w:pPr>
        <w:spacing w:line="240" w:lineRule="auto"/>
        <w:rPr>
          <w:bCs/>
        </w:rPr>
      </w:pPr>
      <w:r>
        <w:rPr>
          <w:bCs/>
        </w:rPr>
        <w:t xml:space="preserve">Relevant policies </w:t>
      </w:r>
      <w:r w:rsidR="00D63D8A">
        <w:rPr>
          <w:bCs/>
        </w:rPr>
        <w:t>may include</w:t>
      </w:r>
      <w:r>
        <w:rPr>
          <w:bCs/>
        </w:rPr>
        <w:t>, for example:</w:t>
      </w:r>
    </w:p>
    <w:p w14:paraId="7DCCCAA6" w14:textId="412507AE" w:rsidR="003E2F07" w:rsidRDefault="00D63D8A" w:rsidP="00CB1E5B">
      <w:pPr>
        <w:pStyle w:val="ListParagraph0"/>
        <w:numPr>
          <w:ilvl w:val="0"/>
          <w:numId w:val="19"/>
        </w:numPr>
        <w:spacing w:line="240" w:lineRule="auto"/>
        <w:rPr>
          <w:bCs/>
        </w:rPr>
      </w:pPr>
      <w:r w:rsidRPr="00FB5E95">
        <w:rPr>
          <w:bCs/>
        </w:rPr>
        <w:t xml:space="preserve">when a student’s </w:t>
      </w:r>
      <w:r w:rsidR="005212EC">
        <w:rPr>
          <w:bCs/>
        </w:rPr>
        <w:t>ratings</w:t>
      </w:r>
      <w:r w:rsidRPr="00FB5E95">
        <w:rPr>
          <w:bCs/>
        </w:rPr>
        <w:t xml:space="preserve"> may be flagged as requiring an intervention</w:t>
      </w:r>
      <w:r w:rsidR="003E2F07">
        <w:rPr>
          <w:bCs/>
        </w:rPr>
        <w:t>;</w:t>
      </w:r>
      <w:r w:rsidRPr="00FB5E95">
        <w:rPr>
          <w:bCs/>
        </w:rPr>
        <w:t xml:space="preserve"> or </w:t>
      </w:r>
    </w:p>
    <w:p w14:paraId="7A0112A4" w14:textId="29C4CBD7" w:rsidR="00D63D8A" w:rsidRPr="00FB5E95" w:rsidRDefault="00D63D8A" w:rsidP="00CB1E5B">
      <w:pPr>
        <w:pStyle w:val="ListParagraph0"/>
        <w:numPr>
          <w:ilvl w:val="0"/>
          <w:numId w:val="19"/>
        </w:numPr>
        <w:spacing w:line="240" w:lineRule="auto"/>
        <w:rPr>
          <w:bCs/>
        </w:rPr>
      </w:pPr>
      <w:r w:rsidRPr="00FB5E95">
        <w:rPr>
          <w:bCs/>
        </w:rPr>
        <w:t>whether any information will be shared with parents.</w:t>
      </w:r>
    </w:p>
    <w:p w14:paraId="16352880" w14:textId="44A46338" w:rsidR="00D63D8A" w:rsidRPr="00B142B6" w:rsidRDefault="00245057" w:rsidP="0020482E">
      <w:pPr>
        <w:pStyle w:val="NbrHeading2"/>
      </w:pPr>
      <w:bookmarkStart w:id="4" w:name="_Toc103603556"/>
      <w:r>
        <w:t>C</w:t>
      </w:r>
      <w:r w:rsidR="00D63D8A" w:rsidRPr="00B142B6">
        <w:t xml:space="preserve">lassroom </w:t>
      </w:r>
      <w:r w:rsidR="00221390">
        <w:t>expectations</w:t>
      </w:r>
      <w:r w:rsidR="00221390" w:rsidRPr="00B142B6">
        <w:t xml:space="preserve"> </w:t>
      </w:r>
      <w:r w:rsidR="00A14D3E">
        <w:t xml:space="preserve">for </w:t>
      </w:r>
      <w:r w:rsidR="00D63D8A" w:rsidRPr="00B142B6">
        <w:t>checking-in</w:t>
      </w:r>
      <w:bookmarkEnd w:id="4"/>
      <w:r w:rsidR="00D63D8A" w:rsidRPr="00B142B6">
        <w:t xml:space="preserve"> </w:t>
      </w:r>
    </w:p>
    <w:p w14:paraId="105F60FD" w14:textId="5B951838" w:rsidR="00D63D8A" w:rsidRDefault="00F11FD2" w:rsidP="00D63D8A">
      <w:pPr>
        <w:spacing w:line="240" w:lineRule="auto"/>
        <w:rPr>
          <w:bCs/>
        </w:rPr>
      </w:pPr>
      <w:r>
        <w:rPr>
          <w:bCs/>
        </w:rPr>
        <w:t>Teachers</w:t>
      </w:r>
      <w:r w:rsidR="00D63D8A">
        <w:rPr>
          <w:bCs/>
        </w:rPr>
        <w:t xml:space="preserve"> should lay out the basic ground rules for how they expect students to behave during the check-in process. </w:t>
      </w:r>
      <w:r w:rsidR="004939DF">
        <w:rPr>
          <w:bCs/>
        </w:rPr>
        <w:t>Whilst this may be different for every classroom,</w:t>
      </w:r>
      <w:r w:rsidR="00D63D8A">
        <w:rPr>
          <w:bCs/>
        </w:rPr>
        <w:t xml:space="preserve"> it may be useful to </w:t>
      </w:r>
      <w:r w:rsidR="00221390">
        <w:rPr>
          <w:bCs/>
        </w:rPr>
        <w:t>have some shared expectations around</w:t>
      </w:r>
      <w:r w:rsidR="00D63D8A">
        <w:rPr>
          <w:bCs/>
        </w:rPr>
        <w:t>:</w:t>
      </w:r>
    </w:p>
    <w:p w14:paraId="36187D03" w14:textId="01CEF3B7" w:rsidR="00D63D8A" w:rsidRDefault="00221390" w:rsidP="00CB1E5B">
      <w:pPr>
        <w:pStyle w:val="ListParagraph0"/>
        <w:numPr>
          <w:ilvl w:val="0"/>
          <w:numId w:val="11"/>
        </w:numPr>
        <w:spacing w:before="0" w:after="160" w:line="240" w:lineRule="auto"/>
        <w:ind w:left="714" w:hanging="357"/>
        <w:rPr>
          <w:bCs/>
        </w:rPr>
      </w:pPr>
      <w:r>
        <w:rPr>
          <w:bCs/>
        </w:rPr>
        <w:t>Expectations of privacy</w:t>
      </w:r>
      <w:r w:rsidR="004939DF">
        <w:rPr>
          <w:bCs/>
        </w:rPr>
        <w:t>;</w:t>
      </w:r>
    </w:p>
    <w:p w14:paraId="6480B148" w14:textId="7B685F03" w:rsidR="00D63D8A" w:rsidRDefault="00221390" w:rsidP="00CB1E5B">
      <w:pPr>
        <w:pStyle w:val="ListParagraph0"/>
        <w:numPr>
          <w:ilvl w:val="0"/>
          <w:numId w:val="11"/>
        </w:numPr>
        <w:spacing w:before="0" w:after="160" w:line="240" w:lineRule="auto"/>
        <w:ind w:left="714" w:hanging="357"/>
        <w:rPr>
          <w:bCs/>
        </w:rPr>
      </w:pPr>
      <w:r>
        <w:rPr>
          <w:bCs/>
        </w:rPr>
        <w:lastRenderedPageBreak/>
        <w:t xml:space="preserve">Respect for others, whether they wish to or do not wish to discuss </w:t>
      </w:r>
      <w:r w:rsidR="00D63D8A">
        <w:rPr>
          <w:bCs/>
        </w:rPr>
        <w:t>check-in</w:t>
      </w:r>
      <w:r>
        <w:rPr>
          <w:bCs/>
        </w:rPr>
        <w:t xml:space="preserve"> information</w:t>
      </w:r>
      <w:r w:rsidR="004939DF">
        <w:rPr>
          <w:bCs/>
        </w:rPr>
        <w:t>;</w:t>
      </w:r>
    </w:p>
    <w:p w14:paraId="381E0527" w14:textId="3F7382E8" w:rsidR="00D63D8A" w:rsidRDefault="00221390" w:rsidP="00CB1E5B">
      <w:pPr>
        <w:pStyle w:val="ListParagraph0"/>
        <w:numPr>
          <w:ilvl w:val="0"/>
          <w:numId w:val="11"/>
        </w:numPr>
        <w:spacing w:before="0" w:after="160" w:line="240" w:lineRule="auto"/>
        <w:ind w:left="714" w:hanging="357"/>
        <w:rPr>
          <w:bCs/>
        </w:rPr>
      </w:pPr>
      <w:r>
        <w:rPr>
          <w:bCs/>
        </w:rPr>
        <w:t xml:space="preserve">Reflection and creating a safe environment for reflection, whether as part of whole class time or in students own time </w:t>
      </w:r>
    </w:p>
    <w:p w14:paraId="72B87584" w14:textId="63E46614" w:rsidR="00D63D8A" w:rsidRDefault="00221390" w:rsidP="00CB1E5B">
      <w:pPr>
        <w:pStyle w:val="ListParagraph0"/>
        <w:numPr>
          <w:ilvl w:val="0"/>
          <w:numId w:val="11"/>
        </w:numPr>
        <w:spacing w:before="0" w:after="160" w:line="240" w:lineRule="auto"/>
        <w:ind w:left="714" w:hanging="357"/>
        <w:rPr>
          <w:bCs/>
        </w:rPr>
      </w:pPr>
      <w:r>
        <w:rPr>
          <w:bCs/>
        </w:rPr>
        <w:t>Openness to asking questions, and being knowing where to find further information and help</w:t>
      </w:r>
      <w:r w:rsidR="004939DF">
        <w:rPr>
          <w:bCs/>
        </w:rPr>
        <w:t>.</w:t>
      </w:r>
    </w:p>
    <w:p w14:paraId="7DF780C3" w14:textId="07BEE1C6" w:rsidR="00181167" w:rsidRPr="00A14FC0" w:rsidRDefault="00181167" w:rsidP="00CB1E5B">
      <w:pPr>
        <w:pStyle w:val="ListParagraph0"/>
        <w:numPr>
          <w:ilvl w:val="0"/>
          <w:numId w:val="11"/>
        </w:numPr>
        <w:spacing w:before="0" w:after="160" w:line="240" w:lineRule="auto"/>
        <w:ind w:left="714" w:hanging="357"/>
        <w:rPr>
          <w:bCs/>
          <w:highlight w:val="yellow"/>
        </w:rPr>
      </w:pPr>
      <w:r w:rsidRPr="00A14FC0">
        <w:rPr>
          <w:bCs/>
          <w:highlight w:val="yellow"/>
        </w:rPr>
        <w:t>Explain parental involvement (if any)</w:t>
      </w:r>
    </w:p>
    <w:p w14:paraId="29814CAE" w14:textId="77777777" w:rsidR="00D63D8A" w:rsidRDefault="00D63D8A" w:rsidP="00D63D8A">
      <w:pPr>
        <w:spacing w:line="240" w:lineRule="auto"/>
        <w:rPr>
          <w:bCs/>
          <w:u w:val="single"/>
        </w:rPr>
      </w:pPr>
    </w:p>
    <w:p w14:paraId="60676F46" w14:textId="3F5C052C" w:rsidR="00D63D8A" w:rsidRDefault="00D63D8A" w:rsidP="00245057">
      <w:pPr>
        <w:pStyle w:val="NbrHeading1"/>
      </w:pPr>
      <w:bookmarkStart w:id="5" w:name="_Toc103603557"/>
      <w:r>
        <w:lastRenderedPageBreak/>
        <w:t>Check</w:t>
      </w:r>
      <w:r w:rsidR="00D5610D">
        <w:t>ing</w:t>
      </w:r>
      <w:r>
        <w:t>-in</w:t>
      </w:r>
      <w:bookmarkEnd w:id="5"/>
      <w:r>
        <w:t xml:space="preserve"> </w:t>
      </w:r>
    </w:p>
    <w:p w14:paraId="7B24B5E1" w14:textId="617D2522" w:rsidR="00D63D8A" w:rsidRDefault="00221390" w:rsidP="00D63D8A">
      <w:pPr>
        <w:spacing w:line="240" w:lineRule="auto"/>
        <w:rPr>
          <w:bCs/>
        </w:rPr>
      </w:pPr>
      <w:r>
        <w:rPr>
          <w:bCs/>
        </w:rPr>
        <w:t xml:space="preserve">The </w:t>
      </w:r>
      <w:proofErr w:type="spellStart"/>
      <w:r>
        <w:rPr>
          <w:bCs/>
        </w:rPr>
        <w:t>iyarn</w:t>
      </w:r>
      <w:proofErr w:type="spellEnd"/>
      <w:r>
        <w:rPr>
          <w:bCs/>
        </w:rPr>
        <w:t xml:space="preserve"> student wellbeing check-in wheel comprises a set of segments grounded in research evidence, and models of wellbeing. The wheel comprises segments that</w:t>
      </w:r>
      <w:r w:rsidR="004942E5">
        <w:rPr>
          <w:bCs/>
        </w:rPr>
        <w:t xml:space="preserve"> </w:t>
      </w:r>
      <w:r w:rsidR="00FC1146">
        <w:rPr>
          <w:bCs/>
        </w:rPr>
        <w:t xml:space="preserve">incorporate a </w:t>
      </w:r>
      <w:r w:rsidR="004942E5">
        <w:rPr>
          <w:bCs/>
        </w:rPr>
        <w:t>number of different factors</w:t>
      </w:r>
      <w:r w:rsidR="00E266C6">
        <w:rPr>
          <w:bCs/>
        </w:rPr>
        <w:t>,</w:t>
      </w:r>
      <w:r w:rsidR="00FC1146">
        <w:rPr>
          <w:bCs/>
        </w:rPr>
        <w:t xml:space="preserve"> and may be interpreted differently by different individuals</w:t>
      </w:r>
      <w:r>
        <w:rPr>
          <w:bCs/>
        </w:rPr>
        <w:t>. I</w:t>
      </w:r>
      <w:r w:rsidR="004942E5">
        <w:rPr>
          <w:bCs/>
        </w:rPr>
        <w:t xml:space="preserve">t is important </w:t>
      </w:r>
      <w:r w:rsidR="00525639">
        <w:rPr>
          <w:bCs/>
        </w:rPr>
        <w:t xml:space="preserve">for </w:t>
      </w:r>
      <w:r w:rsidR="00F11FD2">
        <w:rPr>
          <w:bCs/>
        </w:rPr>
        <w:t>teachers</w:t>
      </w:r>
      <w:r w:rsidR="00525639">
        <w:rPr>
          <w:bCs/>
        </w:rPr>
        <w:t xml:space="preserve"> to explain each segment </w:t>
      </w:r>
      <w:r w:rsidR="00E266C6" w:rsidRPr="00E266C6">
        <w:rPr>
          <w:bCs/>
        </w:rPr>
        <w:t xml:space="preserve">and what is included within them </w:t>
      </w:r>
      <w:r w:rsidR="00525639">
        <w:rPr>
          <w:bCs/>
        </w:rPr>
        <w:t>to the class as they check-in.</w:t>
      </w:r>
    </w:p>
    <w:p w14:paraId="2309389D" w14:textId="01362F56" w:rsidR="000D38C6" w:rsidRDefault="000D38C6" w:rsidP="00D63D8A">
      <w:pPr>
        <w:spacing w:line="240" w:lineRule="auto"/>
        <w:rPr>
          <w:bCs/>
        </w:rPr>
      </w:pPr>
      <w:r>
        <w:rPr>
          <w:bCs/>
        </w:rPr>
        <w:t>It may also be beneficial to provide a basic summary of how each segment</w:t>
      </w:r>
      <w:r w:rsidR="00C52769">
        <w:rPr>
          <w:bCs/>
        </w:rPr>
        <w:t xml:space="preserve"> – and </w:t>
      </w:r>
      <w:r>
        <w:rPr>
          <w:bCs/>
        </w:rPr>
        <w:t>significant sub-area</w:t>
      </w:r>
      <w:r w:rsidR="00C52769">
        <w:rPr>
          <w:bCs/>
        </w:rPr>
        <w:t xml:space="preserve"> – contribute</w:t>
      </w:r>
      <w:r>
        <w:rPr>
          <w:bCs/>
        </w:rPr>
        <w:t xml:space="preserve"> to wellbeing</w:t>
      </w:r>
      <w:r w:rsidR="00881718">
        <w:rPr>
          <w:bCs/>
        </w:rPr>
        <w:t>, as this will help to guide student reflection, likely lead to more accurate scoring</w:t>
      </w:r>
      <w:r w:rsidR="00DE29B9">
        <w:rPr>
          <w:bCs/>
        </w:rPr>
        <w:t>,</w:t>
      </w:r>
      <w:r w:rsidR="00881718">
        <w:rPr>
          <w:bCs/>
        </w:rPr>
        <w:t xml:space="preserve"> and </w:t>
      </w:r>
      <w:r w:rsidR="008F33E4">
        <w:rPr>
          <w:bCs/>
        </w:rPr>
        <w:t>improve</w:t>
      </w:r>
      <w:r w:rsidR="00881718">
        <w:rPr>
          <w:bCs/>
        </w:rPr>
        <w:t xml:space="preserve"> </w:t>
      </w:r>
      <w:r w:rsidR="008F33E4">
        <w:rPr>
          <w:bCs/>
        </w:rPr>
        <w:t>wellbeing literacy.</w:t>
      </w:r>
      <w:r w:rsidR="00DE3921">
        <w:rPr>
          <w:bCs/>
        </w:rPr>
        <w:t xml:space="preserve"> </w:t>
      </w:r>
    </w:p>
    <w:p w14:paraId="16C2B3E9" w14:textId="19068210" w:rsidR="00DE3921" w:rsidRDefault="00DE3921" w:rsidP="00D63D8A">
      <w:pPr>
        <w:spacing w:line="240" w:lineRule="auto"/>
        <w:rPr>
          <w:bCs/>
        </w:rPr>
      </w:pPr>
      <w:r>
        <w:rPr>
          <w:bCs/>
        </w:rPr>
        <w:t xml:space="preserve">Note: the </w:t>
      </w:r>
      <w:r w:rsidR="005212EC">
        <w:rPr>
          <w:bCs/>
        </w:rPr>
        <w:t>teacher</w:t>
      </w:r>
      <w:r>
        <w:rPr>
          <w:bCs/>
        </w:rPr>
        <w:t xml:space="preserve"> may wish to modify the summary below to better suit their cohort – for example, simplifying language for younger cohorts, or providing different examples that reflect the specific context of the school. </w:t>
      </w:r>
    </w:p>
    <w:p w14:paraId="37BC1642" w14:textId="7DF761CD" w:rsidR="00525639" w:rsidRDefault="00997E13" w:rsidP="00CB1E5B">
      <w:pPr>
        <w:pStyle w:val="Heading2"/>
        <w:numPr>
          <w:ilvl w:val="0"/>
          <w:numId w:val="15"/>
        </w:numPr>
      </w:pPr>
      <w:bookmarkStart w:id="6" w:name="_Toc103603558"/>
      <w:r w:rsidRPr="002D4E5F">
        <w:t>Healthy Body/Be Active</w:t>
      </w:r>
      <w:bookmarkEnd w:id="6"/>
    </w:p>
    <w:p w14:paraId="750AAA7D" w14:textId="49BE53DC" w:rsidR="008C47A5" w:rsidRPr="00A77E9E" w:rsidRDefault="008C47A5" w:rsidP="00695750">
      <w:pPr>
        <w:rPr>
          <w:b/>
          <w:bCs/>
          <w:sz w:val="24"/>
        </w:rPr>
      </w:pPr>
      <w:bookmarkStart w:id="7" w:name="_Toc103169355"/>
      <w:bookmarkStart w:id="8" w:name="_Toc103169571"/>
      <w:r w:rsidRPr="00A77E9E">
        <w:rPr>
          <w:b/>
          <w:bCs/>
          <w:sz w:val="24"/>
        </w:rPr>
        <w:t>Overview</w:t>
      </w:r>
      <w:bookmarkEnd w:id="7"/>
      <w:bookmarkEnd w:id="8"/>
    </w:p>
    <w:p w14:paraId="0E9F7666" w14:textId="7550A214" w:rsidR="002D4E5F" w:rsidRDefault="000A5B8F" w:rsidP="000A5B8F">
      <w:r>
        <w:t>Th</w:t>
      </w:r>
      <w:r w:rsidR="00181053">
        <w:t>e ‘Healthy Body/Be Active’ segment</w:t>
      </w:r>
      <w:r>
        <w:t xml:space="preserve"> </w:t>
      </w:r>
      <w:r w:rsidR="00732390">
        <w:t xml:space="preserve">encompasses </w:t>
      </w:r>
      <w:r w:rsidR="00181053">
        <w:t>the major</w:t>
      </w:r>
      <w:r w:rsidR="00732390">
        <w:t xml:space="preserve"> physical needs and processes that </w:t>
      </w:r>
      <w:r w:rsidR="00EC6181">
        <w:t>support</w:t>
      </w:r>
      <w:r w:rsidR="00732390">
        <w:t xml:space="preserve"> wellbeing, including:</w:t>
      </w:r>
    </w:p>
    <w:p w14:paraId="6FCC496F" w14:textId="00083295" w:rsidR="00732390" w:rsidRDefault="00732390" w:rsidP="00CB1E5B">
      <w:pPr>
        <w:pStyle w:val="ListParagraph0"/>
        <w:numPr>
          <w:ilvl w:val="0"/>
          <w:numId w:val="13"/>
        </w:numPr>
      </w:pPr>
      <w:r>
        <w:t>Sleep</w:t>
      </w:r>
    </w:p>
    <w:p w14:paraId="1954027C" w14:textId="255AE657" w:rsidR="00732390" w:rsidRDefault="00B146D9" w:rsidP="00CB1E5B">
      <w:pPr>
        <w:pStyle w:val="ListParagraph0"/>
        <w:numPr>
          <w:ilvl w:val="0"/>
          <w:numId w:val="13"/>
        </w:numPr>
      </w:pPr>
      <w:r>
        <w:t>Nutrition</w:t>
      </w:r>
    </w:p>
    <w:p w14:paraId="54A91C7E" w14:textId="64FE61C0" w:rsidR="00B146D9" w:rsidRDefault="00B146D9" w:rsidP="00CB1E5B">
      <w:pPr>
        <w:pStyle w:val="ListParagraph0"/>
        <w:numPr>
          <w:ilvl w:val="0"/>
          <w:numId w:val="13"/>
        </w:numPr>
      </w:pPr>
      <w:r>
        <w:t>Exercise</w:t>
      </w:r>
    </w:p>
    <w:p w14:paraId="1761C6FC" w14:textId="5CCF5546" w:rsidR="00344C37" w:rsidRPr="00C0261D" w:rsidRDefault="00344C37" w:rsidP="00CB1E5B">
      <w:pPr>
        <w:pStyle w:val="ListParagraph0"/>
        <w:numPr>
          <w:ilvl w:val="0"/>
          <w:numId w:val="13"/>
        </w:numPr>
      </w:pPr>
      <w:r w:rsidRPr="00C0261D">
        <w:t>Tech use</w:t>
      </w:r>
    </w:p>
    <w:p w14:paraId="1CE1B5A8" w14:textId="4B0D0C9D" w:rsidR="008C47A5" w:rsidRPr="00A77E9E" w:rsidRDefault="008C47A5" w:rsidP="00695750">
      <w:pPr>
        <w:rPr>
          <w:b/>
          <w:bCs/>
          <w:sz w:val="24"/>
        </w:rPr>
      </w:pPr>
      <w:bookmarkStart w:id="9" w:name="_Toc103169356"/>
      <w:bookmarkStart w:id="10" w:name="_Toc103169572"/>
      <w:r w:rsidRPr="00A77E9E">
        <w:rPr>
          <w:b/>
          <w:bCs/>
          <w:sz w:val="24"/>
        </w:rPr>
        <w:t>Contribution to wellbeing</w:t>
      </w:r>
      <w:bookmarkEnd w:id="9"/>
      <w:bookmarkEnd w:id="10"/>
    </w:p>
    <w:p w14:paraId="569EF851" w14:textId="43B2D2C8" w:rsidR="00872603" w:rsidRDefault="00EC6181" w:rsidP="00695750">
      <w:pPr>
        <w:rPr>
          <w:bCs/>
        </w:rPr>
      </w:pPr>
      <w:r>
        <w:rPr>
          <w:bCs/>
        </w:rPr>
        <w:t xml:space="preserve">Whilst each of these factors has clear impacts on your physical health, they have also been </w:t>
      </w:r>
      <w:r w:rsidR="006C5F08">
        <w:rPr>
          <w:bCs/>
        </w:rPr>
        <w:t>shown</w:t>
      </w:r>
      <w:r>
        <w:rPr>
          <w:bCs/>
        </w:rPr>
        <w:t xml:space="preserve"> to have a powerful relationship with your mental wellbeing, by: (1) creating chemical reactions that can positively affect mood (</w:t>
      </w:r>
      <w:r w:rsidR="006C5F08">
        <w:rPr>
          <w:bCs/>
        </w:rPr>
        <w:t>for example, the</w:t>
      </w:r>
      <w:r>
        <w:rPr>
          <w:bCs/>
        </w:rPr>
        <w:t xml:space="preserve"> endorphins released through exercise) and (2) enhancing your capacity to thrive and pursue your goals (</w:t>
      </w:r>
      <w:r w:rsidR="006C5F08">
        <w:rPr>
          <w:bCs/>
        </w:rPr>
        <w:t>for example,</w:t>
      </w:r>
      <w:r>
        <w:rPr>
          <w:bCs/>
        </w:rPr>
        <w:t xml:space="preserve"> by improving concentration and energy).</w:t>
      </w:r>
      <w:r w:rsidR="00872603">
        <w:rPr>
          <w:rStyle w:val="EndnoteReference"/>
          <w:bCs/>
        </w:rPr>
        <w:endnoteReference w:id="2"/>
      </w:r>
      <w:r w:rsidR="00872603">
        <w:rPr>
          <w:bCs/>
        </w:rPr>
        <w:t xml:space="preserve"> </w:t>
      </w:r>
    </w:p>
    <w:p w14:paraId="43012AB6" w14:textId="12877F7C" w:rsidR="00872603" w:rsidRDefault="00872603" w:rsidP="00695750">
      <w:pPr>
        <w:rPr>
          <w:bCs/>
        </w:rPr>
      </w:pPr>
      <w:r>
        <w:rPr>
          <w:bCs/>
        </w:rPr>
        <w:t xml:space="preserve">Further, figuring out how to exercise and eat well regularly in a way that you enjoy or value can lead to the development of lifelong hobbies and skills, and can be the foundation for social activities. </w:t>
      </w:r>
    </w:p>
    <w:p w14:paraId="5C88D130" w14:textId="69854427" w:rsidR="00872603" w:rsidRDefault="00872603" w:rsidP="00695750">
      <w:pPr>
        <w:rPr>
          <w:bCs/>
        </w:rPr>
      </w:pPr>
      <w:r>
        <w:rPr>
          <w:bCs/>
        </w:rPr>
        <w:t>It is important to note that all of these factors:</w:t>
      </w:r>
    </w:p>
    <w:p w14:paraId="253374D1" w14:textId="55A208B7" w:rsidR="00872603" w:rsidRDefault="00872603" w:rsidP="00CB1E5B">
      <w:pPr>
        <w:pStyle w:val="ListParagraph0"/>
        <w:numPr>
          <w:ilvl w:val="0"/>
          <w:numId w:val="20"/>
        </w:numPr>
        <w:rPr>
          <w:bCs/>
        </w:rPr>
      </w:pPr>
      <w:r w:rsidRPr="002D614A">
        <w:rPr>
          <w:bCs/>
        </w:rPr>
        <w:t xml:space="preserve">require balance (e.g., issues can be created by under-exercising </w:t>
      </w:r>
      <w:r w:rsidRPr="002D614A">
        <w:rPr>
          <w:bCs/>
          <w:i/>
        </w:rPr>
        <w:t xml:space="preserve">and </w:t>
      </w:r>
      <w:r w:rsidRPr="002D614A">
        <w:rPr>
          <w:bCs/>
        </w:rPr>
        <w:t>by over</w:t>
      </w:r>
      <w:r>
        <w:rPr>
          <w:bCs/>
        </w:rPr>
        <w:t>-</w:t>
      </w:r>
      <w:r w:rsidRPr="002D614A">
        <w:rPr>
          <w:bCs/>
        </w:rPr>
        <w:t>exercising)</w:t>
      </w:r>
    </w:p>
    <w:p w14:paraId="6190F781" w14:textId="33D39311" w:rsidR="00872603" w:rsidRDefault="00872603" w:rsidP="00CB1E5B">
      <w:pPr>
        <w:pStyle w:val="ListParagraph0"/>
        <w:numPr>
          <w:ilvl w:val="0"/>
          <w:numId w:val="20"/>
        </w:numPr>
        <w:rPr>
          <w:bCs/>
        </w:rPr>
      </w:pPr>
      <w:r>
        <w:rPr>
          <w:bCs/>
        </w:rPr>
        <w:t xml:space="preserve">often work in tandem with each other, so that improvements in one area can support improvements in another, and vice versa (e.g., eating well by, say, reducing caffeine intake can improve sleep, which can in turn give you more energy and motivation to exercise and eat well, a health digital diet can improve sleep patterns, and so on). </w:t>
      </w:r>
    </w:p>
    <w:p w14:paraId="1885401C" w14:textId="77777777" w:rsidR="00872603" w:rsidRDefault="00872603" w:rsidP="0044491A">
      <w:pPr>
        <w:rPr>
          <w:bCs/>
          <w:highlight w:val="yellow"/>
        </w:rPr>
      </w:pPr>
      <w:r w:rsidRPr="00C0261D">
        <w:rPr>
          <w:b/>
        </w:rPr>
        <w:t>When checking-in</w:t>
      </w:r>
      <w:r w:rsidRPr="0044491A">
        <w:rPr>
          <w:bCs/>
          <w:highlight w:val="yellow"/>
        </w:rPr>
        <w:t xml:space="preserve"> </w:t>
      </w:r>
    </w:p>
    <w:p w14:paraId="62BC0D14" w14:textId="292BA048" w:rsidR="00872603" w:rsidRPr="00484BEA" w:rsidRDefault="00872603" w:rsidP="0044491A">
      <w:pPr>
        <w:rPr>
          <w:bCs/>
        </w:rPr>
      </w:pPr>
      <w:r w:rsidRPr="00484BEA">
        <w:rPr>
          <w:bCs/>
        </w:rPr>
        <w:lastRenderedPageBreak/>
        <w:t xml:space="preserve">When checking-in you </w:t>
      </w:r>
      <w:r>
        <w:rPr>
          <w:bCs/>
        </w:rPr>
        <w:t>c</w:t>
      </w:r>
      <w:r w:rsidRPr="00484BEA">
        <w:rPr>
          <w:bCs/>
        </w:rPr>
        <w:t>ould ask yourself:</w:t>
      </w:r>
    </w:p>
    <w:p w14:paraId="666C5B0F" w14:textId="68FB2ADE" w:rsidR="00872603" w:rsidRDefault="00872603" w:rsidP="00CB1E5B">
      <w:pPr>
        <w:pStyle w:val="ListParagraph0"/>
        <w:numPr>
          <w:ilvl w:val="0"/>
          <w:numId w:val="34"/>
        </w:numPr>
        <w:rPr>
          <w:bCs/>
        </w:rPr>
      </w:pPr>
      <w:r>
        <w:rPr>
          <w:bCs/>
        </w:rPr>
        <w:t>do I feel that I am getting the right amount of restful regular sleep?</w:t>
      </w:r>
    </w:p>
    <w:p w14:paraId="6F393EB1" w14:textId="219600D6" w:rsidR="00872603" w:rsidRDefault="00872603" w:rsidP="00CB1E5B">
      <w:pPr>
        <w:pStyle w:val="ListParagraph0"/>
        <w:numPr>
          <w:ilvl w:val="0"/>
          <w:numId w:val="34"/>
        </w:numPr>
        <w:rPr>
          <w:bCs/>
        </w:rPr>
      </w:pPr>
      <w:r>
        <w:rPr>
          <w:bCs/>
        </w:rPr>
        <w:t>am I regularly eating well and feeling energised?</w:t>
      </w:r>
    </w:p>
    <w:p w14:paraId="1F33F0D6" w14:textId="77777777" w:rsidR="00872603" w:rsidRDefault="00872603" w:rsidP="00CB1E5B">
      <w:pPr>
        <w:pStyle w:val="ListParagraph0"/>
        <w:numPr>
          <w:ilvl w:val="0"/>
          <w:numId w:val="34"/>
        </w:numPr>
        <w:rPr>
          <w:bCs/>
        </w:rPr>
      </w:pPr>
      <w:r>
        <w:rPr>
          <w:bCs/>
        </w:rPr>
        <w:t>am I being active regularly, and in ways that I enjoy?</w:t>
      </w:r>
    </w:p>
    <w:p w14:paraId="771B1F18" w14:textId="72D36492" w:rsidR="00872603" w:rsidRPr="00484BEA" w:rsidRDefault="00872603" w:rsidP="00CB1E5B">
      <w:pPr>
        <w:pStyle w:val="ListParagraph0"/>
        <w:numPr>
          <w:ilvl w:val="0"/>
          <w:numId w:val="34"/>
        </w:numPr>
        <w:rPr>
          <w:bCs/>
        </w:rPr>
      </w:pPr>
      <w:r>
        <w:rPr>
          <w:bCs/>
        </w:rPr>
        <w:t xml:space="preserve">do I spend too much time using digital devices? </w:t>
      </w:r>
    </w:p>
    <w:p w14:paraId="6A93D255" w14:textId="4F464239" w:rsidR="00872603" w:rsidRDefault="00872603" w:rsidP="00CB1E5B">
      <w:pPr>
        <w:pStyle w:val="Heading2"/>
        <w:numPr>
          <w:ilvl w:val="0"/>
          <w:numId w:val="15"/>
        </w:numPr>
      </w:pPr>
      <w:bookmarkStart w:id="11" w:name="_Toc103603559"/>
      <w:r>
        <w:t>Friendship &amp; Connection</w:t>
      </w:r>
      <w:bookmarkEnd w:id="11"/>
    </w:p>
    <w:p w14:paraId="6E9E81C5" w14:textId="73FCDDE6" w:rsidR="00872603" w:rsidRPr="00695750" w:rsidRDefault="00872603" w:rsidP="00695750">
      <w:pPr>
        <w:rPr>
          <w:b/>
          <w:bCs/>
        </w:rPr>
      </w:pPr>
      <w:bookmarkStart w:id="12" w:name="_Toc103169358"/>
      <w:bookmarkStart w:id="13" w:name="_Toc103169574"/>
      <w:r w:rsidRPr="00695750">
        <w:rPr>
          <w:b/>
          <w:bCs/>
        </w:rPr>
        <w:t>Overview</w:t>
      </w:r>
      <w:bookmarkEnd w:id="12"/>
      <w:bookmarkEnd w:id="13"/>
    </w:p>
    <w:p w14:paraId="7AC96923" w14:textId="3C77E668" w:rsidR="00872603" w:rsidRDefault="00872603" w:rsidP="00344C37">
      <w:r>
        <w:t>This segment focuses on the positive impacts healthy and supportive social relationships can have on wellbeing, including your relationships with your friends and family.</w:t>
      </w:r>
    </w:p>
    <w:p w14:paraId="00C8B75D" w14:textId="77777777" w:rsidR="00872603" w:rsidRDefault="00872603" w:rsidP="00344C37"/>
    <w:p w14:paraId="4D61E5E6" w14:textId="1FE3037E" w:rsidR="00872603" w:rsidRDefault="00872603" w:rsidP="00370A8D">
      <w:pPr>
        <w:rPr>
          <w:b/>
        </w:rPr>
      </w:pPr>
      <w:r>
        <w:rPr>
          <w:b/>
        </w:rPr>
        <w:t>Contribution to Wellbeing</w:t>
      </w:r>
    </w:p>
    <w:p w14:paraId="6A8B9F7E" w14:textId="17A5D847" w:rsidR="00872603" w:rsidRDefault="00872603" w:rsidP="00370A8D">
      <w:r>
        <w:t>Social relationships can contribute to wellbeing in a number of ways: by providing support and encouragement, information, enjoyment, meaning, and a sense of ‘connectedness’.</w:t>
      </w:r>
      <w:r w:rsidRPr="0044491A">
        <w:rPr>
          <w:rFonts w:cs="Arial"/>
          <w:sz w:val="16"/>
          <w:szCs w:val="16"/>
          <w:vertAlign w:val="superscript"/>
        </w:rPr>
        <w:t xml:space="preserve"> </w:t>
      </w:r>
      <w:r w:rsidRPr="0044491A">
        <w:rPr>
          <w:vertAlign w:val="superscript"/>
        </w:rPr>
        <w:endnoteReference w:id="3"/>
      </w:r>
    </w:p>
    <w:p w14:paraId="6309C9C5" w14:textId="1A31AC1B" w:rsidR="00872603" w:rsidRPr="00150D4D" w:rsidRDefault="00872603" w:rsidP="00370A8D">
      <w:r>
        <w:t xml:space="preserve">Whilst for many these social relationships are an innate need, different people have different social needs and preferences, </w:t>
      </w:r>
      <w:r w:rsidRPr="00150D4D">
        <w:t xml:space="preserve">and there is no ‘golden standard’ for the amount or types of relationships you should have in your life. Further, relationships can often fluctuate temporarily, go through natural transitions, or take time to develop and build. </w:t>
      </w:r>
    </w:p>
    <w:p w14:paraId="7EA43D27" w14:textId="254DE6F5" w:rsidR="00872603" w:rsidRDefault="00872603" w:rsidP="00370A8D">
      <w:r w:rsidRPr="00150D4D">
        <w:t xml:space="preserve">It is also important to note that your relationship with yourself is important, and you </w:t>
      </w:r>
      <w:proofErr w:type="spellStart"/>
      <w:r w:rsidRPr="00150D4D">
        <w:t>can not</w:t>
      </w:r>
      <w:proofErr w:type="spellEnd"/>
      <w:r w:rsidRPr="00150D4D">
        <w:t xml:space="preserve"> expect all of your needs to be met by any single relationship.</w:t>
      </w:r>
    </w:p>
    <w:p w14:paraId="7C62A572" w14:textId="77777777" w:rsidR="00872603" w:rsidRDefault="00872603" w:rsidP="00370A8D"/>
    <w:p w14:paraId="737E4A28" w14:textId="5438DE74" w:rsidR="00872603" w:rsidRPr="0084597B" w:rsidRDefault="00872603" w:rsidP="00370A8D">
      <w:pPr>
        <w:rPr>
          <w:b/>
        </w:rPr>
      </w:pPr>
      <w:r w:rsidRPr="0084597B">
        <w:rPr>
          <w:b/>
        </w:rPr>
        <w:t>When checking-in</w:t>
      </w:r>
    </w:p>
    <w:p w14:paraId="394266F9" w14:textId="06AEC472" w:rsidR="00872603" w:rsidRDefault="00872603" w:rsidP="00370A8D">
      <w:r>
        <w:t>When checking-in you could ask yourself:</w:t>
      </w:r>
    </w:p>
    <w:p w14:paraId="4C73719D" w14:textId="73FADFDB" w:rsidR="00872603" w:rsidRDefault="00872603" w:rsidP="00CB1E5B">
      <w:pPr>
        <w:pStyle w:val="ListParagraph0"/>
        <w:numPr>
          <w:ilvl w:val="0"/>
          <w:numId w:val="21"/>
        </w:numPr>
      </w:pPr>
      <w:r>
        <w:t>Are my social relationships contributing to my sense of wellbeing (e.g., am I having fun? Am I feeling supported?)</w:t>
      </w:r>
    </w:p>
    <w:p w14:paraId="5F8D0911" w14:textId="681C41FD" w:rsidR="00872603" w:rsidRDefault="00872603" w:rsidP="00CB1E5B">
      <w:pPr>
        <w:pStyle w:val="ListParagraph0"/>
        <w:numPr>
          <w:ilvl w:val="0"/>
          <w:numId w:val="21"/>
        </w:numPr>
      </w:pPr>
      <w:r>
        <w:t>Am I being a good friend to myself?</w:t>
      </w:r>
    </w:p>
    <w:p w14:paraId="3DF5554F" w14:textId="144D0471" w:rsidR="00872603" w:rsidRDefault="00872603" w:rsidP="00CB1E5B">
      <w:pPr>
        <w:pStyle w:val="ListParagraph0"/>
        <w:numPr>
          <w:ilvl w:val="0"/>
          <w:numId w:val="21"/>
        </w:numPr>
      </w:pPr>
      <w:r>
        <w:t>Am I being a good friend to the important people in my life (e.g., am I supporting my friends/ siblings etc)?</w:t>
      </w:r>
    </w:p>
    <w:p w14:paraId="786C807F" w14:textId="2AE8E028" w:rsidR="00872603" w:rsidRDefault="00872603" w:rsidP="00CB1E5B">
      <w:pPr>
        <w:pStyle w:val="Heading2"/>
        <w:numPr>
          <w:ilvl w:val="0"/>
          <w:numId w:val="15"/>
        </w:numPr>
      </w:pPr>
      <w:bookmarkStart w:id="14" w:name="_Toc103603560"/>
      <w:r>
        <w:t>Self-Care, Awareness &amp; Positive Emotion</w:t>
      </w:r>
      <w:bookmarkEnd w:id="14"/>
    </w:p>
    <w:p w14:paraId="1F007A0A" w14:textId="31E1E1CE" w:rsidR="00872603" w:rsidRPr="00695750" w:rsidRDefault="00872603" w:rsidP="00695750">
      <w:pPr>
        <w:rPr>
          <w:b/>
          <w:bCs/>
        </w:rPr>
      </w:pPr>
      <w:bookmarkStart w:id="15" w:name="_Toc103169360"/>
      <w:bookmarkStart w:id="16" w:name="_Toc103169576"/>
      <w:r w:rsidRPr="00695750">
        <w:rPr>
          <w:b/>
          <w:bCs/>
        </w:rPr>
        <w:t>Overview</w:t>
      </w:r>
      <w:bookmarkEnd w:id="15"/>
      <w:bookmarkEnd w:id="16"/>
    </w:p>
    <w:p w14:paraId="702288AE" w14:textId="55BB6FD1" w:rsidR="00872603" w:rsidRDefault="00872603" w:rsidP="000C258F">
      <w:r>
        <w:t>This segment focuses on the various habits and thinking patterns that can impact emotional wellbeing. This encompasses a range of areas, including:</w:t>
      </w:r>
    </w:p>
    <w:p w14:paraId="2789C5B2" w14:textId="437AF369" w:rsidR="00872603" w:rsidRDefault="00872603" w:rsidP="00CB1E5B">
      <w:pPr>
        <w:pStyle w:val="ListParagraph0"/>
        <w:numPr>
          <w:ilvl w:val="0"/>
          <w:numId w:val="14"/>
        </w:numPr>
      </w:pPr>
      <w:r>
        <w:t>Self-care, and other activities that elicit positive emotion (e.g., listening to music).</w:t>
      </w:r>
    </w:p>
    <w:p w14:paraId="4AA59638" w14:textId="1E39F7A7" w:rsidR="00872603" w:rsidRDefault="00872603" w:rsidP="00CB1E5B">
      <w:pPr>
        <w:pStyle w:val="ListParagraph0"/>
        <w:numPr>
          <w:ilvl w:val="0"/>
          <w:numId w:val="14"/>
        </w:numPr>
      </w:pPr>
      <w:r>
        <w:t>Self-awareness, and understanding your thoughts and emotions</w:t>
      </w:r>
    </w:p>
    <w:p w14:paraId="33834B68" w14:textId="0FD21097" w:rsidR="00872603" w:rsidRDefault="00872603" w:rsidP="00CB1E5B">
      <w:pPr>
        <w:pStyle w:val="ListParagraph0"/>
        <w:numPr>
          <w:ilvl w:val="0"/>
          <w:numId w:val="14"/>
        </w:numPr>
      </w:pPr>
      <w:r>
        <w:lastRenderedPageBreak/>
        <w:t>Practising mindfulness and taking notice of your own thoughts and the world around you.</w:t>
      </w:r>
    </w:p>
    <w:p w14:paraId="6F01BCD3" w14:textId="71E8057C" w:rsidR="00872603" w:rsidRDefault="00872603" w:rsidP="0001364A"/>
    <w:p w14:paraId="6D2762CD" w14:textId="3DCEBE13" w:rsidR="00872603" w:rsidRDefault="00872603" w:rsidP="0001364A">
      <w:pPr>
        <w:rPr>
          <w:b/>
        </w:rPr>
      </w:pPr>
      <w:r>
        <w:rPr>
          <w:b/>
        </w:rPr>
        <w:t>Contribution to Wellbeing</w:t>
      </w:r>
    </w:p>
    <w:p w14:paraId="3F5EAA21" w14:textId="4D18B96D" w:rsidR="00872603" w:rsidRDefault="00872603" w:rsidP="0001364A">
      <w:r>
        <w:t>The above factors can work together to positively impact on your emotional wellbeing, and your capacity to cope with the issues that arise in life:</w:t>
      </w:r>
    </w:p>
    <w:p w14:paraId="7B7CD1DB" w14:textId="6B663D24" w:rsidR="00872603" w:rsidRDefault="00872603" w:rsidP="00CB1E5B">
      <w:pPr>
        <w:pStyle w:val="ListParagraph0"/>
        <w:numPr>
          <w:ilvl w:val="0"/>
          <w:numId w:val="22"/>
        </w:numPr>
      </w:pPr>
      <w:r w:rsidRPr="006C4780">
        <w:rPr>
          <w:b/>
          <w:bCs/>
        </w:rPr>
        <w:t>Self-care and Positive Emotions</w:t>
      </w:r>
      <w:r>
        <w:t xml:space="preserve"> – engaging in regular activities that elicit positive emotions (such as, listening to music) is associated with improvements to physical, social, and psychological health, and is considered a, “fundamental building block for cultivating resilience…and life satisfaction”.</w:t>
      </w:r>
      <w:r>
        <w:rPr>
          <w:rStyle w:val="EndnoteReference"/>
        </w:rPr>
        <w:endnoteReference w:id="4"/>
      </w:r>
    </w:p>
    <w:p w14:paraId="5FF5548D" w14:textId="033051C1" w:rsidR="00872603" w:rsidRDefault="00872603" w:rsidP="00CB1E5B">
      <w:pPr>
        <w:pStyle w:val="ListParagraph0"/>
        <w:numPr>
          <w:ilvl w:val="0"/>
          <w:numId w:val="22"/>
        </w:numPr>
      </w:pPr>
      <w:r>
        <w:rPr>
          <w:b/>
          <w:bCs/>
        </w:rPr>
        <w:t xml:space="preserve">Self-awareness and emotional understanding </w:t>
      </w:r>
      <w:r>
        <w:t xml:space="preserve">– </w:t>
      </w:r>
      <w:r w:rsidRPr="000241EE">
        <w:t>observing thoughts and feelings objectively</w:t>
      </w:r>
      <w:r>
        <w:t>, learning about their evolutionary and environmental roots and</w:t>
      </w:r>
      <w:r w:rsidRPr="000241EE">
        <w:t xml:space="preserve"> accepting them for what they are</w:t>
      </w:r>
      <w:r>
        <w:t xml:space="preserve">, can help you to better understand yourself and any issues you may be facing. Developing this skillset can help you to clarify your own strengths, values and motivations, so that they can guide your behaviour; and improve your capacity to cope with future issues that may arise in life.  </w:t>
      </w:r>
    </w:p>
    <w:p w14:paraId="6EFABEA9" w14:textId="4B15BE66" w:rsidR="00872603" w:rsidRDefault="00872603" w:rsidP="00CB1E5B">
      <w:pPr>
        <w:pStyle w:val="ListParagraph0"/>
        <w:numPr>
          <w:ilvl w:val="0"/>
          <w:numId w:val="22"/>
        </w:numPr>
      </w:pPr>
      <w:r>
        <w:rPr>
          <w:b/>
          <w:bCs/>
        </w:rPr>
        <w:t xml:space="preserve">Practising mindfulness </w:t>
      </w:r>
      <w:r>
        <w:t>– the practice of mindfulness has been associated with a range of positive benefits, including supporting self-awareness and the experience of positive emotion.</w:t>
      </w:r>
      <w:r>
        <w:rPr>
          <w:rStyle w:val="EndnoteReference"/>
        </w:rPr>
        <w:endnoteReference w:id="5"/>
      </w:r>
      <w:r>
        <w:t xml:space="preserve"> Whilst there are a number of different approaches to mindfulness – such as meditation, yoga and practicing gratitude – in essence, it involves paying attention to the present moment and ‘taking notice’ of both internal and external stimuli. </w:t>
      </w:r>
    </w:p>
    <w:p w14:paraId="3E114275" w14:textId="77777777" w:rsidR="00872603" w:rsidRDefault="00872603" w:rsidP="00937149"/>
    <w:p w14:paraId="77CEF5E8" w14:textId="506DD0D5" w:rsidR="00872603" w:rsidRPr="00937149" w:rsidRDefault="00872603" w:rsidP="00937149">
      <w:pPr>
        <w:rPr>
          <w:b/>
        </w:rPr>
      </w:pPr>
      <w:r w:rsidRPr="0084597B">
        <w:rPr>
          <w:b/>
        </w:rPr>
        <w:t>When checking-in</w:t>
      </w:r>
    </w:p>
    <w:p w14:paraId="496795D2" w14:textId="0273DE1A" w:rsidR="00872603" w:rsidRDefault="00872603" w:rsidP="0084597B">
      <w:r>
        <w:t>When checking-in you could ask yourself:</w:t>
      </w:r>
    </w:p>
    <w:p w14:paraId="28838DCC" w14:textId="3B9A04AC" w:rsidR="00872603" w:rsidRDefault="00872603" w:rsidP="00CB1E5B">
      <w:pPr>
        <w:pStyle w:val="ListParagraph0"/>
        <w:numPr>
          <w:ilvl w:val="0"/>
          <w:numId w:val="32"/>
        </w:numPr>
      </w:pPr>
      <w:r>
        <w:t>Am I making time to do the things that make me happy and feel relaxed (e.g., listening to music/spending time with friends)?</w:t>
      </w:r>
    </w:p>
    <w:p w14:paraId="49DF1166" w14:textId="70B61702" w:rsidR="00872603" w:rsidRDefault="00872603" w:rsidP="00CB1E5B">
      <w:pPr>
        <w:pStyle w:val="ListParagraph0"/>
        <w:numPr>
          <w:ilvl w:val="0"/>
          <w:numId w:val="32"/>
        </w:numPr>
      </w:pPr>
      <w:r>
        <w:t>Am I listening to myself?</w:t>
      </w:r>
    </w:p>
    <w:p w14:paraId="7CE1A26B" w14:textId="6FBD028C" w:rsidR="00872603" w:rsidRDefault="00872603" w:rsidP="00CB1E5B">
      <w:pPr>
        <w:pStyle w:val="ListParagraph0"/>
        <w:numPr>
          <w:ilvl w:val="0"/>
          <w:numId w:val="32"/>
        </w:numPr>
      </w:pPr>
      <w:r>
        <w:t>Do I need help to understand my emotions?</w:t>
      </w:r>
    </w:p>
    <w:p w14:paraId="41179FDC" w14:textId="61E050B0" w:rsidR="00872603" w:rsidRPr="0001364A" w:rsidRDefault="00872603" w:rsidP="00CB1E5B">
      <w:pPr>
        <w:pStyle w:val="ListParagraph0"/>
        <w:numPr>
          <w:ilvl w:val="0"/>
          <w:numId w:val="32"/>
        </w:numPr>
      </w:pPr>
      <w:r>
        <w:t>Are my thoughts helping me?</w:t>
      </w:r>
    </w:p>
    <w:p w14:paraId="4181FA08" w14:textId="2AC4736E" w:rsidR="00872603" w:rsidRDefault="00872603" w:rsidP="00CB1E5B">
      <w:pPr>
        <w:pStyle w:val="Heading2"/>
        <w:numPr>
          <w:ilvl w:val="0"/>
          <w:numId w:val="15"/>
        </w:numPr>
      </w:pPr>
      <w:bookmarkStart w:id="17" w:name="_Toc103603561"/>
      <w:r>
        <w:t>Learning &amp; School</w:t>
      </w:r>
      <w:bookmarkEnd w:id="17"/>
    </w:p>
    <w:p w14:paraId="000574F3" w14:textId="77777777" w:rsidR="00872603" w:rsidRPr="00695750" w:rsidRDefault="00872603" w:rsidP="00695750">
      <w:pPr>
        <w:rPr>
          <w:b/>
          <w:bCs/>
        </w:rPr>
      </w:pPr>
      <w:bookmarkStart w:id="18" w:name="_Toc103169362"/>
      <w:bookmarkStart w:id="19" w:name="_Toc103169578"/>
      <w:r w:rsidRPr="00695750">
        <w:rPr>
          <w:b/>
          <w:bCs/>
        </w:rPr>
        <w:t>Overview</w:t>
      </w:r>
      <w:bookmarkEnd w:id="18"/>
      <w:bookmarkEnd w:id="19"/>
    </w:p>
    <w:p w14:paraId="33C9E9A8" w14:textId="43FFCCFA" w:rsidR="00872603" w:rsidRDefault="00872603" w:rsidP="00DD223B">
      <w:r>
        <w:t>The Learning &amp; School segment focuses on:</w:t>
      </w:r>
    </w:p>
    <w:p w14:paraId="43560DFD" w14:textId="1F35BC8E" w:rsidR="00872603" w:rsidRPr="00840F49" w:rsidRDefault="00872603" w:rsidP="00CB1E5B">
      <w:pPr>
        <w:pStyle w:val="ListParagraph0"/>
        <w:numPr>
          <w:ilvl w:val="0"/>
          <w:numId w:val="22"/>
        </w:numPr>
      </w:pPr>
      <w:r>
        <w:t>H</w:t>
      </w:r>
      <w:r w:rsidRPr="00840F49">
        <w:t xml:space="preserve">ow you are feeling about your classes, your workload, and any stress </w:t>
      </w:r>
      <w:r>
        <w:t xml:space="preserve">or anxiety </w:t>
      </w:r>
      <w:r w:rsidRPr="00840F49">
        <w:t xml:space="preserve">you may feel surrounding assignments and exams; as well as </w:t>
      </w:r>
    </w:p>
    <w:p w14:paraId="3DED2628" w14:textId="174C7798" w:rsidR="00872603" w:rsidRPr="00840F49" w:rsidRDefault="00872603" w:rsidP="00CB1E5B">
      <w:pPr>
        <w:pStyle w:val="ListParagraph0"/>
        <w:numPr>
          <w:ilvl w:val="0"/>
          <w:numId w:val="22"/>
        </w:numPr>
      </w:pPr>
      <w:r>
        <w:t>Y</w:t>
      </w:r>
      <w:r w:rsidRPr="00840F49">
        <w:t xml:space="preserve">our attitude towards learning in general, and the different ways that you can approach learning and work that may best suit you. </w:t>
      </w:r>
    </w:p>
    <w:p w14:paraId="14B16346" w14:textId="77777777" w:rsidR="00872603" w:rsidRDefault="00872603" w:rsidP="00DD223B">
      <w:pPr>
        <w:rPr>
          <w:b/>
          <w:bCs/>
        </w:rPr>
      </w:pPr>
    </w:p>
    <w:p w14:paraId="3D4C44D1" w14:textId="780FE42C" w:rsidR="00872603" w:rsidRPr="00DD223B" w:rsidRDefault="00872603" w:rsidP="00DD223B">
      <w:pPr>
        <w:rPr>
          <w:b/>
          <w:bCs/>
        </w:rPr>
      </w:pPr>
      <w:r w:rsidRPr="006C034F">
        <w:rPr>
          <w:b/>
          <w:bCs/>
        </w:rPr>
        <w:t>C</w:t>
      </w:r>
      <w:r w:rsidRPr="00DD223B">
        <w:rPr>
          <w:b/>
          <w:bCs/>
        </w:rPr>
        <w:t>ontribution to Wellbeing</w:t>
      </w:r>
    </w:p>
    <w:p w14:paraId="3615DE7F" w14:textId="686049AD" w:rsidR="00872603" w:rsidRDefault="00872603" w:rsidP="008C47A5">
      <w:r>
        <w:t xml:space="preserve">Research shows that learning can not only improve our knowledge, thinking skills and capability, but can positively impact on self-confidence, help us to clarify what matters to us in life and lay the foundation for social connection. What you learn and do at school can help you to understand what you want to do with your life, and develop the skillsets needed to actually do it. </w:t>
      </w:r>
    </w:p>
    <w:p w14:paraId="6F88BCE9" w14:textId="6E6D3405" w:rsidR="00872603" w:rsidRDefault="00872603" w:rsidP="008C47A5">
      <w:r>
        <w:t xml:space="preserve">However, different individuals have different styles and preferences when it comes to learning, time, and energy management. So, if you are feeling frustrated and unmotivated by schoolwork, it may be that there is a different learning, time or energy management technique that you could use. </w:t>
      </w:r>
    </w:p>
    <w:p w14:paraId="5E4023DC" w14:textId="77777777" w:rsidR="00872603" w:rsidRDefault="00872603" w:rsidP="008C47A5"/>
    <w:p w14:paraId="2CD4776E" w14:textId="3BBE14C3" w:rsidR="00872603" w:rsidRPr="00A3336F" w:rsidRDefault="00872603" w:rsidP="008C47A5">
      <w:pPr>
        <w:rPr>
          <w:b/>
        </w:rPr>
      </w:pPr>
      <w:r w:rsidRPr="0084597B">
        <w:rPr>
          <w:b/>
        </w:rPr>
        <w:t>When checking-in</w:t>
      </w:r>
    </w:p>
    <w:p w14:paraId="733EAD01" w14:textId="34F20AA3" w:rsidR="00872603" w:rsidRDefault="00872603" w:rsidP="008C47A5">
      <w:r>
        <w:t>When checking-in on this segment, you should ask yourself:</w:t>
      </w:r>
    </w:p>
    <w:p w14:paraId="7CF8348D" w14:textId="6E719CD3" w:rsidR="00872603" w:rsidRDefault="00872603" w:rsidP="00CB1E5B">
      <w:pPr>
        <w:pStyle w:val="ListParagraph0"/>
        <w:numPr>
          <w:ilvl w:val="0"/>
          <w:numId w:val="33"/>
        </w:numPr>
      </w:pPr>
      <w:r>
        <w:t>Am I feeling stressed, anxious or overwhelmed by regular schoolwork, major assignments, or an upcoming exam period?</w:t>
      </w:r>
    </w:p>
    <w:p w14:paraId="14AD930F" w14:textId="048E0553" w:rsidR="00872603" w:rsidRDefault="00872603" w:rsidP="00CB1E5B">
      <w:pPr>
        <w:pStyle w:val="ListParagraph0"/>
        <w:numPr>
          <w:ilvl w:val="0"/>
          <w:numId w:val="33"/>
        </w:numPr>
      </w:pPr>
      <w:r>
        <w:t>Am I feeling capable and motivated in my learning?</w:t>
      </w:r>
    </w:p>
    <w:p w14:paraId="5D8801E5" w14:textId="77777777" w:rsidR="00872603" w:rsidRPr="008C47A5" w:rsidRDefault="00872603" w:rsidP="008C47A5"/>
    <w:p w14:paraId="406F0D03" w14:textId="08791166" w:rsidR="00872603" w:rsidRDefault="00872603" w:rsidP="00CB1E5B">
      <w:pPr>
        <w:pStyle w:val="Heading2"/>
        <w:numPr>
          <w:ilvl w:val="0"/>
          <w:numId w:val="15"/>
        </w:numPr>
      </w:pPr>
      <w:bookmarkStart w:id="20" w:name="_Toc103603562"/>
      <w:r>
        <w:t>Growth, Challenge &amp; Passion</w:t>
      </w:r>
      <w:bookmarkEnd w:id="20"/>
    </w:p>
    <w:p w14:paraId="394C0026" w14:textId="77777777" w:rsidR="00872603" w:rsidRPr="00695750" w:rsidRDefault="00872603" w:rsidP="00695750">
      <w:pPr>
        <w:rPr>
          <w:b/>
          <w:bCs/>
        </w:rPr>
      </w:pPr>
      <w:bookmarkStart w:id="21" w:name="_Toc103169364"/>
      <w:bookmarkStart w:id="22" w:name="_Toc103169580"/>
      <w:r w:rsidRPr="00695750">
        <w:rPr>
          <w:b/>
          <w:bCs/>
        </w:rPr>
        <w:t>Overview</w:t>
      </w:r>
      <w:bookmarkEnd w:id="21"/>
      <w:bookmarkEnd w:id="22"/>
    </w:p>
    <w:p w14:paraId="2DDAADD8" w14:textId="3E0D95B0" w:rsidR="00872603" w:rsidRDefault="00872603" w:rsidP="008C47A5">
      <w:r>
        <w:t>This segment focuses on your personal development, including:</w:t>
      </w:r>
    </w:p>
    <w:p w14:paraId="356037E8" w14:textId="2FFD9EB9" w:rsidR="00872603" w:rsidRDefault="00872603" w:rsidP="00CB1E5B">
      <w:pPr>
        <w:pStyle w:val="ListParagraph0"/>
        <w:numPr>
          <w:ilvl w:val="0"/>
          <w:numId w:val="35"/>
        </w:numPr>
      </w:pPr>
      <w:r>
        <w:t>challenging yourself and growing as a person</w:t>
      </w:r>
    </w:p>
    <w:p w14:paraId="403CEEBE" w14:textId="16833E71" w:rsidR="00872603" w:rsidRDefault="00872603" w:rsidP="00CB1E5B">
      <w:pPr>
        <w:pStyle w:val="ListParagraph0"/>
        <w:numPr>
          <w:ilvl w:val="0"/>
          <w:numId w:val="35"/>
        </w:numPr>
      </w:pPr>
      <w:r>
        <w:t>your passions and hobbies.</w:t>
      </w:r>
    </w:p>
    <w:p w14:paraId="2F2A100F" w14:textId="51E130FC" w:rsidR="00872603" w:rsidRDefault="00872603" w:rsidP="00CB1E5B">
      <w:pPr>
        <w:pStyle w:val="ListParagraph0"/>
        <w:numPr>
          <w:ilvl w:val="0"/>
          <w:numId w:val="35"/>
        </w:numPr>
      </w:pPr>
      <w:r>
        <w:t>any goals you may have for yourself.</w:t>
      </w:r>
    </w:p>
    <w:p w14:paraId="3C32C34E" w14:textId="77777777" w:rsidR="00872603" w:rsidRDefault="00872603" w:rsidP="00B00E27"/>
    <w:p w14:paraId="743A2E7F" w14:textId="77777777" w:rsidR="00872603" w:rsidRPr="00DD223B" w:rsidRDefault="00872603" w:rsidP="00B00E27">
      <w:pPr>
        <w:rPr>
          <w:b/>
          <w:bCs/>
        </w:rPr>
      </w:pPr>
      <w:r w:rsidRPr="00391046">
        <w:rPr>
          <w:b/>
          <w:bCs/>
        </w:rPr>
        <w:t>Contribution to Wellbeing</w:t>
      </w:r>
    </w:p>
    <w:p w14:paraId="7959C8C5" w14:textId="4C748F55" w:rsidR="00872603" w:rsidRDefault="00872603" w:rsidP="00B00E27">
      <w:r>
        <w:t xml:space="preserve">Engaging with activities that we are passionate about can bring us innate satisfaction or ‘flow’ and contribute to our sense of enjoyment, meaning and purpose in life. For example, this may include art, music, sport, coding and/or volunteering. </w:t>
      </w:r>
    </w:p>
    <w:p w14:paraId="34FC7461" w14:textId="179A31FB" w:rsidR="00872603" w:rsidRDefault="00872603" w:rsidP="00B00E27">
      <w:r>
        <w:t xml:space="preserve">Further, progressing toward realistic meaningful goals in areas that matter to us can challenge us to move beyond our comfort zones and develop new skills, expose us to opportunities that allow us to thrive and grow, and improve our self-esteem, </w:t>
      </w:r>
      <w:proofErr w:type="spellStart"/>
      <w:r>
        <w:t>self confidence</w:t>
      </w:r>
      <w:proofErr w:type="spellEnd"/>
      <w:r>
        <w:t>, and sense of accomplishment.</w:t>
      </w:r>
      <w:r>
        <w:rPr>
          <w:rStyle w:val="EndnoteReference"/>
        </w:rPr>
        <w:endnoteReference w:id="6"/>
      </w:r>
    </w:p>
    <w:p w14:paraId="22CC5782" w14:textId="2408282F" w:rsidR="00872603" w:rsidRDefault="00872603" w:rsidP="00B00E27">
      <w:r>
        <w:t xml:space="preserve">Whilst some people are exposed to and, therefore, find the activities that they are passionate about early on in life others take longer to do so. If you cannot think of an activity like this in </w:t>
      </w:r>
      <w:r>
        <w:lastRenderedPageBreak/>
        <w:t>your life, that does not necessarily mean you lack passion but that you should keep searching for it by trying out lots of different activities where you can.</w:t>
      </w:r>
    </w:p>
    <w:p w14:paraId="1A16D93A" w14:textId="77777777" w:rsidR="00872603" w:rsidRDefault="00872603" w:rsidP="00B00E27"/>
    <w:p w14:paraId="3A5F2FA5" w14:textId="77777777" w:rsidR="00872603" w:rsidRPr="00A3336F" w:rsidRDefault="00872603" w:rsidP="008B6CAE">
      <w:pPr>
        <w:rPr>
          <w:b/>
        </w:rPr>
      </w:pPr>
      <w:r w:rsidRPr="0084597B">
        <w:rPr>
          <w:b/>
        </w:rPr>
        <w:t>When checking-in</w:t>
      </w:r>
    </w:p>
    <w:p w14:paraId="70B3A787" w14:textId="77777777" w:rsidR="00872603" w:rsidRDefault="00872603" w:rsidP="008B6CAE">
      <w:r>
        <w:t>When checking-in on this segment, you should ask yourself:</w:t>
      </w:r>
    </w:p>
    <w:p w14:paraId="101140D5" w14:textId="7991B9F1" w:rsidR="00872603" w:rsidRDefault="00872603" w:rsidP="008B6CAE">
      <w:pPr>
        <w:pStyle w:val="ListParagraph0"/>
        <w:numPr>
          <w:ilvl w:val="0"/>
          <w:numId w:val="39"/>
        </w:numPr>
      </w:pPr>
      <w:r>
        <w:t>what am I passionate or enthusiastic about?</w:t>
      </w:r>
    </w:p>
    <w:p w14:paraId="606D2977" w14:textId="64151C44" w:rsidR="00872603" w:rsidRDefault="00872603" w:rsidP="008B6CAE">
      <w:pPr>
        <w:pStyle w:val="ListParagraph0"/>
        <w:numPr>
          <w:ilvl w:val="0"/>
          <w:numId w:val="39"/>
        </w:numPr>
      </w:pPr>
      <w:r>
        <w:t>Am I engaging in activities that inspire and motivate me?</w:t>
      </w:r>
    </w:p>
    <w:p w14:paraId="6F3501E5" w14:textId="1012DBC3" w:rsidR="00872603" w:rsidRDefault="00872603" w:rsidP="008B6CAE">
      <w:pPr>
        <w:pStyle w:val="ListParagraph0"/>
        <w:numPr>
          <w:ilvl w:val="0"/>
          <w:numId w:val="39"/>
        </w:numPr>
      </w:pPr>
      <w:r>
        <w:t>Am I challenging myself to try new things and develop new skills?</w:t>
      </w:r>
    </w:p>
    <w:p w14:paraId="2348938C" w14:textId="014C3DCD" w:rsidR="00872603" w:rsidRDefault="00872603" w:rsidP="008B6CAE">
      <w:pPr>
        <w:pStyle w:val="ListParagraph0"/>
        <w:numPr>
          <w:ilvl w:val="0"/>
          <w:numId w:val="39"/>
        </w:numPr>
      </w:pPr>
      <w:r>
        <w:t xml:space="preserve">Are there any goals I want to work toward? </w:t>
      </w:r>
    </w:p>
    <w:p w14:paraId="5ADD9302" w14:textId="77777777" w:rsidR="00872603" w:rsidRPr="008C47A5" w:rsidRDefault="00872603" w:rsidP="00B00E27"/>
    <w:p w14:paraId="50CB350C" w14:textId="24C51ADB" w:rsidR="00872603" w:rsidRPr="00997E13" w:rsidRDefault="00872603" w:rsidP="00CB1E5B">
      <w:pPr>
        <w:pStyle w:val="Heading2"/>
        <w:numPr>
          <w:ilvl w:val="0"/>
          <w:numId w:val="15"/>
        </w:numPr>
      </w:pPr>
      <w:bookmarkStart w:id="23" w:name="_Toc103603563"/>
      <w:r>
        <w:t>Giving Back &amp; Community</w:t>
      </w:r>
      <w:bookmarkEnd w:id="23"/>
      <w:r>
        <w:t xml:space="preserve"> </w:t>
      </w:r>
    </w:p>
    <w:p w14:paraId="0D641ACE" w14:textId="0D5A8DF8" w:rsidR="00872603" w:rsidRDefault="00872603" w:rsidP="00D563C2">
      <w:pPr>
        <w:rPr>
          <w:b/>
          <w:bCs/>
        </w:rPr>
      </w:pPr>
      <w:bookmarkStart w:id="24" w:name="_Toc103169366"/>
      <w:bookmarkStart w:id="25" w:name="_Toc103169582"/>
      <w:r w:rsidRPr="00695750">
        <w:rPr>
          <w:b/>
          <w:bCs/>
        </w:rPr>
        <w:t>Overview</w:t>
      </w:r>
      <w:bookmarkEnd w:id="24"/>
      <w:bookmarkEnd w:id="25"/>
    </w:p>
    <w:p w14:paraId="6A093174" w14:textId="5005A554" w:rsidR="00872603" w:rsidRDefault="00872603" w:rsidP="00D563C2">
      <w:r>
        <w:t>This segment focuses on your role in your communities – for example, your class and school, any sports or hobby groups you may be a part of, your local or religious communities, and your place in the wider world. It covers issues such as:</w:t>
      </w:r>
    </w:p>
    <w:p w14:paraId="626ADE3E" w14:textId="7024D4D3" w:rsidR="00872603" w:rsidRDefault="00872603" w:rsidP="00CB1E5B">
      <w:pPr>
        <w:pStyle w:val="ListParagraph0"/>
        <w:numPr>
          <w:ilvl w:val="0"/>
          <w:numId w:val="36"/>
        </w:numPr>
      </w:pPr>
      <w:r>
        <w:t xml:space="preserve">Giving back to your communities </w:t>
      </w:r>
    </w:p>
    <w:p w14:paraId="5F199A49" w14:textId="7BA1A17A" w:rsidR="00872603" w:rsidRDefault="00872603" w:rsidP="00CB1E5B">
      <w:pPr>
        <w:pStyle w:val="ListParagraph0"/>
        <w:numPr>
          <w:ilvl w:val="0"/>
          <w:numId w:val="36"/>
        </w:numPr>
      </w:pPr>
      <w:r>
        <w:t xml:space="preserve">Gratitude </w:t>
      </w:r>
    </w:p>
    <w:p w14:paraId="1D2C4BDD" w14:textId="3CC08580" w:rsidR="00872603" w:rsidRDefault="00872603" w:rsidP="00CB1E5B">
      <w:pPr>
        <w:pStyle w:val="ListParagraph0"/>
        <w:numPr>
          <w:ilvl w:val="0"/>
          <w:numId w:val="36"/>
        </w:numPr>
      </w:pPr>
      <w:r>
        <w:t xml:space="preserve">Spirituality </w:t>
      </w:r>
    </w:p>
    <w:p w14:paraId="0E97DCBB" w14:textId="77777777" w:rsidR="00872603" w:rsidRDefault="00872603" w:rsidP="00F215EF">
      <w:pPr>
        <w:pStyle w:val="ListParagraph0"/>
        <w:numPr>
          <w:ilvl w:val="0"/>
          <w:numId w:val="0"/>
        </w:numPr>
        <w:ind w:left="720"/>
      </w:pPr>
    </w:p>
    <w:p w14:paraId="4837A56A" w14:textId="27AD16D9" w:rsidR="00872603" w:rsidRDefault="00872603" w:rsidP="00F215EF">
      <w:pPr>
        <w:rPr>
          <w:b/>
          <w:bCs/>
        </w:rPr>
      </w:pPr>
      <w:r>
        <w:rPr>
          <w:b/>
          <w:bCs/>
        </w:rPr>
        <w:t>Contribution to wellbeing</w:t>
      </w:r>
    </w:p>
    <w:p w14:paraId="10B227C3" w14:textId="71F52C26" w:rsidR="00872603" w:rsidRDefault="00872603" w:rsidP="00F215EF">
      <w:r>
        <w:t xml:space="preserve">Giving back is associated with a number of individual benefits, including positive emotions, improved self-esteem and feelings of competence, as well as supporting trust and social bonding. </w:t>
      </w:r>
    </w:p>
    <w:p w14:paraId="29E7FCEC" w14:textId="7D786F4B" w:rsidR="00872603" w:rsidRPr="005B084C" w:rsidRDefault="00872603" w:rsidP="00F215EF">
      <w:r>
        <w:t>Whilst your place in your community, and the ‘broader’ relationships in your life, can support your sense of familiarity, connectedness and self-worth, as well as supporting you in times of crises.</w:t>
      </w:r>
    </w:p>
    <w:p w14:paraId="6C412487" w14:textId="42B89E76" w:rsidR="00872603" w:rsidRDefault="00872603" w:rsidP="00F215EF">
      <w:pPr>
        <w:rPr>
          <w:b/>
          <w:bCs/>
        </w:rPr>
      </w:pPr>
      <w:r>
        <w:rPr>
          <w:b/>
          <w:bCs/>
        </w:rPr>
        <w:t>When checking-in</w:t>
      </w:r>
    </w:p>
    <w:p w14:paraId="0D7CB947" w14:textId="5B2DA69B" w:rsidR="00872603" w:rsidRDefault="00872603" w:rsidP="00F215EF">
      <w:r>
        <w:t>When checking-in, you could ask yourself:</w:t>
      </w:r>
    </w:p>
    <w:p w14:paraId="22A463E0" w14:textId="3FBEE6E3" w:rsidR="00872603" w:rsidRDefault="00872603" w:rsidP="00CB1E5B">
      <w:pPr>
        <w:pStyle w:val="ListParagraph0"/>
        <w:numPr>
          <w:ilvl w:val="0"/>
          <w:numId w:val="37"/>
        </w:numPr>
      </w:pPr>
      <w:r>
        <w:t>Do I understand how my community contributes to my life and wellbeing?</w:t>
      </w:r>
    </w:p>
    <w:p w14:paraId="0920354D" w14:textId="4B8D1560" w:rsidR="00872603" w:rsidRDefault="00872603" w:rsidP="00CB1E5B">
      <w:pPr>
        <w:pStyle w:val="ListParagraph0"/>
        <w:numPr>
          <w:ilvl w:val="0"/>
          <w:numId w:val="37"/>
        </w:numPr>
      </w:pPr>
      <w:r>
        <w:t>Do I feel like I am giving back to my community, in the ways that I can?</w:t>
      </w:r>
    </w:p>
    <w:p w14:paraId="16C6ED28" w14:textId="622F3C4F" w:rsidR="00872603" w:rsidRPr="00F215EF" w:rsidRDefault="00872603" w:rsidP="00CB1E5B">
      <w:pPr>
        <w:pStyle w:val="ListParagraph0"/>
        <w:numPr>
          <w:ilvl w:val="0"/>
          <w:numId w:val="37"/>
        </w:numPr>
      </w:pPr>
      <w:r>
        <w:t>What do I feel grateful for?</w:t>
      </w:r>
    </w:p>
    <w:p w14:paraId="4A6276B1" w14:textId="74C49695" w:rsidR="00872603" w:rsidRPr="007745A3" w:rsidRDefault="00872603" w:rsidP="006B1F15">
      <w:pPr>
        <w:pStyle w:val="NbrHeading1"/>
      </w:pPr>
      <w:bookmarkStart w:id="26" w:name="_Toc103603564"/>
      <w:r>
        <w:lastRenderedPageBreak/>
        <w:t>After Checking-in</w:t>
      </w:r>
      <w:bookmarkEnd w:id="26"/>
    </w:p>
    <w:p w14:paraId="6EA6E238" w14:textId="09F2640F" w:rsidR="00872603" w:rsidRDefault="00872603" w:rsidP="00416A90">
      <w:r>
        <w:t xml:space="preserve">Ultimately, how the teacher responds to low ratings will be up to the individual policies of each school, and state/national guidance and legal obligations. </w:t>
      </w:r>
    </w:p>
    <w:p w14:paraId="39ACB40E" w14:textId="3DC919AD" w:rsidR="00872603" w:rsidRDefault="00872603" w:rsidP="00416A90">
      <w:r>
        <w:t xml:space="preserve">However, we have provided some suggestions below as to how teachers could respond (1) if an individual rating is low, and (2) if classroom ratings are low. Of course, in some cases teachers may wish to discuss with a student to </w:t>
      </w:r>
      <w:proofErr w:type="spellStart"/>
      <w:r>
        <w:t>checkin</w:t>
      </w:r>
      <w:proofErr w:type="spellEnd"/>
      <w:r>
        <w:t xml:space="preserve"> on their wellbeing and ask if they’d like further support. </w:t>
      </w:r>
    </w:p>
    <w:p w14:paraId="100B2F34" w14:textId="48E7D3B3" w:rsidR="00872603" w:rsidRDefault="00872603" w:rsidP="00416A90">
      <w:r>
        <w:t xml:space="preserve">Section 4 of this pack provides further detail on implementing interventions, the theory behind our suggestions, and instructions on how to use the </w:t>
      </w:r>
      <w:proofErr w:type="spellStart"/>
      <w:r>
        <w:t>iyarn</w:t>
      </w:r>
      <w:proofErr w:type="spellEnd"/>
      <w:r>
        <w:t xml:space="preserve"> resources table. </w:t>
      </w:r>
    </w:p>
    <w:p w14:paraId="40C0AEB0" w14:textId="66EADE75" w:rsidR="00872603" w:rsidRDefault="00872603" w:rsidP="006B1F15">
      <w:pPr>
        <w:pStyle w:val="NbrHeading2"/>
      </w:pPr>
      <w:bookmarkStart w:id="27" w:name="_Toc103603565"/>
      <w:r>
        <w:t>If an individual’s rating is low</w:t>
      </w:r>
      <w:bookmarkEnd w:id="27"/>
    </w:p>
    <w:p w14:paraId="4689D180" w14:textId="10CDB0E4" w:rsidR="00872603" w:rsidRDefault="00872603" w:rsidP="00233F39">
      <w:pPr>
        <w:pStyle w:val="BodyText"/>
        <w:rPr>
          <w:bCs/>
        </w:rPr>
      </w:pPr>
      <w:r>
        <w:rPr>
          <w:bCs/>
        </w:rPr>
        <w:t xml:space="preserve">The way a teacher wishes to respond to a low rating may vary depending on the segment in question: for example, a low rating on the ‘Friendship &amp; Connection’ segment may need a more sensitive response than required for a low rating on the ‘Growth, Challenge &amp; Passion’ segment.  </w:t>
      </w:r>
    </w:p>
    <w:p w14:paraId="67C03DE6" w14:textId="18E05796" w:rsidR="00872603" w:rsidRDefault="00872603" w:rsidP="00233F39">
      <w:pPr>
        <w:pStyle w:val="BodyText"/>
        <w:rPr>
          <w:bCs/>
        </w:rPr>
      </w:pPr>
      <w:r>
        <w:rPr>
          <w:bCs/>
        </w:rPr>
        <w:t>However, across all segments it may be useful* to determine which specific sub-area within the segment is troubling the student, so that they can provide them with resources that meet their needs.</w:t>
      </w:r>
    </w:p>
    <w:p w14:paraId="70632B53" w14:textId="4ACA8BCB" w:rsidR="00872603" w:rsidRPr="00051A67" w:rsidRDefault="00872603" w:rsidP="00233F39">
      <w:pPr>
        <w:pStyle w:val="BodyText"/>
        <w:rPr>
          <w:bCs/>
          <w:sz w:val="18"/>
          <w:szCs w:val="20"/>
        </w:rPr>
      </w:pPr>
      <w:r w:rsidRPr="00051A67">
        <w:rPr>
          <w:bCs/>
          <w:sz w:val="18"/>
          <w:szCs w:val="20"/>
        </w:rPr>
        <w:t>*</w:t>
      </w:r>
      <w:r>
        <w:rPr>
          <w:bCs/>
          <w:sz w:val="18"/>
          <w:szCs w:val="20"/>
        </w:rPr>
        <w:t>N</w:t>
      </w:r>
      <w:r w:rsidRPr="00051A67">
        <w:rPr>
          <w:bCs/>
          <w:sz w:val="18"/>
          <w:szCs w:val="20"/>
        </w:rPr>
        <w:t>ote:</w:t>
      </w:r>
      <w:r>
        <w:rPr>
          <w:bCs/>
          <w:sz w:val="18"/>
          <w:szCs w:val="20"/>
        </w:rPr>
        <w:t xml:space="preserve"> a general email template has been provided under Section 4.3.1 which can help teachers to provide students with resources under multiple sub-areas in cases where they have not or </w:t>
      </w:r>
      <w:proofErr w:type="spellStart"/>
      <w:r>
        <w:rPr>
          <w:bCs/>
          <w:sz w:val="18"/>
          <w:szCs w:val="20"/>
        </w:rPr>
        <w:t>can not</w:t>
      </w:r>
      <w:proofErr w:type="spellEnd"/>
      <w:r>
        <w:rPr>
          <w:bCs/>
          <w:sz w:val="18"/>
          <w:szCs w:val="20"/>
        </w:rPr>
        <w:t xml:space="preserve"> specify the specific issue.</w:t>
      </w:r>
    </w:p>
    <w:p w14:paraId="782A8F8B" w14:textId="5761D4D8" w:rsidR="00872603" w:rsidRDefault="00872603" w:rsidP="00233F39">
      <w:pPr>
        <w:pStyle w:val="BodyText"/>
        <w:rPr>
          <w:bCs/>
        </w:rPr>
      </w:pPr>
      <w:r>
        <w:rPr>
          <w:bCs/>
        </w:rPr>
        <w:t xml:space="preserve">There are a number of ways that the teacher may wish to do this; however, the prompts laid out in Section 2 and the Reflection Questions (RQ) provided in the </w:t>
      </w:r>
      <w:proofErr w:type="spellStart"/>
      <w:r>
        <w:rPr>
          <w:bCs/>
        </w:rPr>
        <w:t>iyarn</w:t>
      </w:r>
      <w:proofErr w:type="spellEnd"/>
      <w:r>
        <w:rPr>
          <w:bCs/>
        </w:rPr>
        <w:t xml:space="preserve"> resources table may be useful to guide this discussion. </w:t>
      </w:r>
    </w:p>
    <w:p w14:paraId="3C328865" w14:textId="77777777" w:rsidR="00872603" w:rsidRPr="002E32D0" w:rsidRDefault="00872603" w:rsidP="002E32D0">
      <w:pPr>
        <w:pStyle w:val="BodyText"/>
        <w:rPr>
          <w:lang w:val="en-US"/>
        </w:rPr>
      </w:pPr>
    </w:p>
    <w:p w14:paraId="5B9DC559" w14:textId="5F2F4419" w:rsidR="00872603" w:rsidRDefault="00872603" w:rsidP="006B36CB">
      <w:pPr>
        <w:pStyle w:val="NbrHeading2"/>
      </w:pPr>
      <w:bookmarkStart w:id="28" w:name="_Toc103603566"/>
      <w:r>
        <w:t>If classroom ratings are low</w:t>
      </w:r>
      <w:bookmarkEnd w:id="28"/>
    </w:p>
    <w:p w14:paraId="14CF3D6C" w14:textId="414CBF2A" w:rsidR="00872603" w:rsidRDefault="00872603" w:rsidP="006B36CB">
      <w:pPr>
        <w:pStyle w:val="BodyText"/>
        <w:rPr>
          <w:lang w:val="en-US"/>
        </w:rPr>
      </w:pPr>
      <w:r>
        <w:rPr>
          <w:lang w:val="en-US"/>
        </w:rPr>
        <w:t>Appropriate responses to low classroom ratings may vary according to the segment and sub-area in question: for example, low ratings on ‘Learning &amp; School’ could be addressed by modifications to teaching style or providing instruction on time or energy management techniques, whereas low ratings on ‘Healthy Body’ could be addressed by providing a lesson on nutrition or embedding a physically active segment into regular classroom activities. Some changes may be related to external factors such as the lead up to exams.</w:t>
      </w:r>
    </w:p>
    <w:p w14:paraId="2466CA71" w14:textId="012CC442" w:rsidR="00872603" w:rsidRDefault="00872603" w:rsidP="006B36CB">
      <w:pPr>
        <w:pStyle w:val="BodyText"/>
        <w:rPr>
          <w:lang w:val="en-US"/>
        </w:rPr>
      </w:pPr>
      <w:r>
        <w:rPr>
          <w:lang w:val="en-US"/>
        </w:rPr>
        <w:t>However, across all segments there may be a range of specific causal factors, and teachers may wish to use other surveys or/and their knowledge of the context in considering which issues are most appropriate for the individual or class to target responses. There are a number of ways that this may be done, for example:</w:t>
      </w:r>
    </w:p>
    <w:p w14:paraId="1F88B49E" w14:textId="7250DFDB" w:rsidR="00872603" w:rsidRDefault="00872603" w:rsidP="00CB1E5B">
      <w:pPr>
        <w:pStyle w:val="BodyText"/>
        <w:numPr>
          <w:ilvl w:val="0"/>
          <w:numId w:val="38"/>
        </w:numPr>
        <w:rPr>
          <w:lang w:val="en-US"/>
        </w:rPr>
      </w:pPr>
      <w:r>
        <w:rPr>
          <w:lang w:val="en-US"/>
        </w:rPr>
        <w:t>Facilitating a class discussion or other in class activities around the segment</w:t>
      </w:r>
    </w:p>
    <w:p w14:paraId="5DC6506A" w14:textId="77777777" w:rsidR="00872603" w:rsidRDefault="00872603" w:rsidP="00CB1E5B">
      <w:pPr>
        <w:pStyle w:val="BodyText"/>
        <w:numPr>
          <w:ilvl w:val="0"/>
          <w:numId w:val="38"/>
        </w:numPr>
        <w:rPr>
          <w:lang w:val="en-US"/>
        </w:rPr>
      </w:pPr>
      <w:r>
        <w:rPr>
          <w:lang w:val="en-US"/>
        </w:rPr>
        <w:t>Setting up an anonymous survey</w:t>
      </w:r>
    </w:p>
    <w:p w14:paraId="1A115E59" w14:textId="2A52AF9E" w:rsidR="00872603" w:rsidRPr="00A14FC0" w:rsidRDefault="00872603" w:rsidP="00CB1E5B">
      <w:pPr>
        <w:pStyle w:val="BodyText"/>
        <w:numPr>
          <w:ilvl w:val="0"/>
          <w:numId w:val="38"/>
        </w:numPr>
      </w:pPr>
      <w:r>
        <w:rPr>
          <w:lang w:val="en-US"/>
        </w:rPr>
        <w:lastRenderedPageBreak/>
        <w:t xml:space="preserve">Setting up a feedback box in the classroom etc. </w:t>
      </w:r>
    </w:p>
    <w:p w14:paraId="4D24F203" w14:textId="53F5F834" w:rsidR="00872603" w:rsidRDefault="00872603" w:rsidP="006A38E6">
      <w:pPr>
        <w:pStyle w:val="NbrHeading1"/>
      </w:pPr>
      <w:bookmarkStart w:id="29" w:name="_Toc103603567"/>
      <w:r>
        <w:lastRenderedPageBreak/>
        <w:t>Interventions</w:t>
      </w:r>
      <w:bookmarkEnd w:id="29"/>
    </w:p>
    <w:p w14:paraId="7EC69E82" w14:textId="4748C11B" w:rsidR="00872603" w:rsidRPr="00A317EB" w:rsidRDefault="00872603" w:rsidP="00C627E4">
      <w:pPr>
        <w:pStyle w:val="NbrHeading2"/>
      </w:pPr>
      <w:bookmarkStart w:id="30" w:name="_Toc103603568"/>
      <w:r w:rsidRPr="00A317EB">
        <w:t>Theory</w:t>
      </w:r>
      <w:bookmarkEnd w:id="30"/>
    </w:p>
    <w:p w14:paraId="47CCDF68" w14:textId="0183E87B" w:rsidR="00872603" w:rsidRDefault="00872603" w:rsidP="0031470E">
      <w:pPr>
        <w:pStyle w:val="NbrHeading3"/>
      </w:pPr>
      <w:bookmarkStart w:id="31" w:name="_Toc103603569"/>
      <w:r>
        <w:t>ACT and SDT Overview</w:t>
      </w:r>
      <w:bookmarkEnd w:id="31"/>
    </w:p>
    <w:p w14:paraId="72510C34" w14:textId="1C0D0F19" w:rsidR="00872603" w:rsidRPr="000D0DEC" w:rsidRDefault="00872603" w:rsidP="0097131C">
      <w:pPr>
        <w:spacing w:line="240" w:lineRule="auto"/>
        <w:rPr>
          <w:rFonts w:cs="Arial"/>
        </w:rPr>
      </w:pPr>
      <w:r w:rsidRPr="000D0DEC">
        <w:rPr>
          <w:rFonts w:cs="Arial"/>
        </w:rPr>
        <w:t xml:space="preserve">Acceptance &amp; Commitment Therapy (ACT) and Self-Determination Theory (SDT) recommend techniques which are “empowering”, “autonomy supportive” and “relational” (e.g., listening, reflecting, empathising and facilitating), rather than the use of pre-determined, theory-directed targets (e.g., teaching, training, shaping and rewarding).  </w:t>
      </w:r>
    </w:p>
    <w:p w14:paraId="088F05FF" w14:textId="1352ACDD" w:rsidR="00872603" w:rsidRPr="000D0DEC" w:rsidRDefault="00872603" w:rsidP="0097131C">
      <w:pPr>
        <w:spacing w:line="240" w:lineRule="auto"/>
        <w:rPr>
          <w:rFonts w:cs="Arial"/>
        </w:rPr>
      </w:pPr>
      <w:r w:rsidRPr="000D0DEC">
        <w:rPr>
          <w:rFonts w:cs="Arial"/>
        </w:rPr>
        <w:t>Both are “process-oriented” behavioural theories which emphasise the development of internal resources and skills which can be used to support ongoing emotional self-regulation and behaviour change.</w:t>
      </w:r>
      <w:r w:rsidRPr="000D0DEC">
        <w:rPr>
          <w:rFonts w:cs="Arial"/>
          <w:vertAlign w:val="superscript"/>
        </w:rPr>
        <w:endnoteReference w:id="7"/>
      </w:r>
      <w:r w:rsidRPr="000D0DEC">
        <w:rPr>
          <w:rFonts w:cs="Arial"/>
        </w:rPr>
        <w:t xml:space="preserve"> As such, they promote:</w:t>
      </w:r>
    </w:p>
    <w:p w14:paraId="7321C26F" w14:textId="42B93BC9" w:rsidR="00872603" w:rsidRPr="000D0DEC" w:rsidRDefault="00872603" w:rsidP="00CB1E5B">
      <w:pPr>
        <w:pStyle w:val="ListParagraph0"/>
        <w:numPr>
          <w:ilvl w:val="0"/>
          <w:numId w:val="25"/>
        </w:numPr>
        <w:rPr>
          <w:rFonts w:cs="Arial"/>
          <w:szCs w:val="22"/>
        </w:rPr>
      </w:pPr>
      <w:r w:rsidRPr="000D0DEC">
        <w:rPr>
          <w:rFonts w:cs="Arial"/>
          <w:b/>
          <w:szCs w:val="22"/>
        </w:rPr>
        <w:t>autonomous and intrinsically motivated treatment</w:t>
      </w:r>
      <w:r w:rsidRPr="000D0DEC">
        <w:rPr>
          <w:rFonts w:cs="Arial"/>
          <w:szCs w:val="22"/>
        </w:rPr>
        <w:t xml:space="preserve"> – taking a person-centred approach which respects the </w:t>
      </w:r>
      <w:r>
        <w:rPr>
          <w:rFonts w:cs="Arial"/>
          <w:szCs w:val="22"/>
        </w:rPr>
        <w:t>individual’s</w:t>
      </w:r>
      <w:r w:rsidRPr="000D0DEC">
        <w:rPr>
          <w:rFonts w:cs="Arial"/>
          <w:szCs w:val="22"/>
        </w:rPr>
        <w:t xml:space="preserve"> own perspectives, values and context, and supports them to pursue “self-endorsed or autonomous motivations”.</w:t>
      </w:r>
      <w:r w:rsidRPr="000D0DEC">
        <w:rPr>
          <w:rFonts w:eastAsiaTheme="minorHAnsi" w:cs="Arial"/>
          <w:szCs w:val="22"/>
          <w:vertAlign w:val="superscript"/>
          <w:lang w:eastAsia="en-US"/>
        </w:rPr>
        <w:t xml:space="preserve"> </w:t>
      </w:r>
      <w:r w:rsidRPr="000D0DEC">
        <w:rPr>
          <w:rFonts w:eastAsiaTheme="minorHAnsi" w:cs="Arial"/>
          <w:szCs w:val="22"/>
          <w:lang w:eastAsia="en-US"/>
        </w:rPr>
        <w:t>This has been demonstrated to produce “greater engagement, behavioural persistence, as well as a more positive experience”.</w:t>
      </w:r>
      <w:r w:rsidRPr="000D0DEC">
        <w:rPr>
          <w:rFonts w:cs="Arial"/>
          <w:szCs w:val="22"/>
          <w:vertAlign w:val="superscript"/>
        </w:rPr>
        <w:endnoteReference w:id="8"/>
      </w:r>
      <w:r w:rsidRPr="000D0DEC">
        <w:rPr>
          <w:rFonts w:eastAsiaTheme="minorHAnsi" w:cs="Arial"/>
          <w:szCs w:val="22"/>
          <w:vertAlign w:val="superscript"/>
          <w:lang w:eastAsia="en-US"/>
        </w:rPr>
        <w:t xml:space="preserve"> </w:t>
      </w:r>
      <w:r w:rsidRPr="000D0DEC">
        <w:rPr>
          <w:rFonts w:eastAsiaTheme="minorHAnsi" w:cs="Arial"/>
          <w:szCs w:val="22"/>
          <w:lang w:eastAsia="en-US"/>
        </w:rPr>
        <w:t xml:space="preserve"> </w:t>
      </w:r>
    </w:p>
    <w:p w14:paraId="0745E18F" w14:textId="77777777" w:rsidR="00872603" w:rsidRPr="000D0DEC" w:rsidRDefault="00872603" w:rsidP="00CB1E5B">
      <w:pPr>
        <w:pStyle w:val="ListParagraph0"/>
        <w:numPr>
          <w:ilvl w:val="0"/>
          <w:numId w:val="23"/>
        </w:numPr>
        <w:rPr>
          <w:rFonts w:cs="Arial"/>
          <w:szCs w:val="22"/>
        </w:rPr>
      </w:pPr>
      <w:r w:rsidRPr="000D0DEC">
        <w:rPr>
          <w:rFonts w:cs="Arial"/>
          <w:b/>
          <w:szCs w:val="22"/>
        </w:rPr>
        <w:t>integrative emotion regulation</w:t>
      </w:r>
      <w:r w:rsidRPr="000D0DEC">
        <w:rPr>
          <w:rFonts w:cs="Arial"/>
          <w:szCs w:val="22"/>
        </w:rPr>
        <w:t xml:space="preserve"> – understanding the meaning of emotional reactions, rather than just “down-regulating” or “reframing” negative emotion. </w:t>
      </w:r>
    </w:p>
    <w:p w14:paraId="7B4B8E5E" w14:textId="0B057F8B" w:rsidR="00872603" w:rsidRPr="000D0DEC" w:rsidRDefault="00872603" w:rsidP="00CB1E5B">
      <w:pPr>
        <w:pStyle w:val="ListParagraph0"/>
        <w:numPr>
          <w:ilvl w:val="0"/>
          <w:numId w:val="23"/>
        </w:numPr>
        <w:rPr>
          <w:rFonts w:cs="Arial"/>
          <w:szCs w:val="22"/>
        </w:rPr>
      </w:pPr>
      <w:r w:rsidRPr="000D0DEC">
        <w:rPr>
          <w:rFonts w:cs="Arial"/>
          <w:b/>
          <w:szCs w:val="22"/>
        </w:rPr>
        <w:t>mindful awareness</w:t>
      </w:r>
      <w:r w:rsidRPr="000D0DEC">
        <w:rPr>
          <w:rFonts w:cs="Arial"/>
          <w:szCs w:val="22"/>
        </w:rPr>
        <w:t xml:space="preserve"> – investigating internal processes and developing awareness as “a foundation for improved self-regulation”.</w:t>
      </w:r>
      <w:r w:rsidRPr="000D0DEC">
        <w:rPr>
          <w:rFonts w:eastAsiaTheme="minorHAnsi" w:cstheme="minorBidi"/>
          <w:szCs w:val="22"/>
          <w:vertAlign w:val="superscript"/>
          <w:lang w:eastAsia="en-US"/>
        </w:rPr>
        <w:t xml:space="preserve"> </w:t>
      </w:r>
    </w:p>
    <w:p w14:paraId="2B4F6EF2" w14:textId="40162B7E" w:rsidR="00872603" w:rsidRPr="00D1713F" w:rsidRDefault="00872603" w:rsidP="00CB1E5B">
      <w:pPr>
        <w:pStyle w:val="ListParagraph0"/>
        <w:numPr>
          <w:ilvl w:val="0"/>
          <w:numId w:val="23"/>
        </w:numPr>
        <w:spacing w:line="240" w:lineRule="auto"/>
        <w:rPr>
          <w:rFonts w:cs="Arial"/>
          <w:szCs w:val="22"/>
        </w:rPr>
      </w:pPr>
      <w:r w:rsidRPr="00D1713F">
        <w:rPr>
          <w:rFonts w:cs="Arial"/>
          <w:szCs w:val="22"/>
        </w:rPr>
        <w:t xml:space="preserve">attending to </w:t>
      </w:r>
      <w:r w:rsidRPr="00D1713F">
        <w:rPr>
          <w:rFonts w:cs="Arial"/>
          <w:b/>
          <w:szCs w:val="22"/>
        </w:rPr>
        <w:t>basic psychological needs</w:t>
      </w:r>
      <w:r w:rsidRPr="00D1713F">
        <w:rPr>
          <w:rFonts w:cs="Arial"/>
          <w:szCs w:val="22"/>
        </w:rPr>
        <w:t xml:space="preserve"> – under SDT, ‘competency’, ‘autonomy’ and ‘relatedness’ are considered basic psychological needs which must be addressed to achieve “wellbeing and optimal performance”.</w:t>
      </w:r>
      <w:r w:rsidRPr="00D1713F">
        <w:rPr>
          <w:rStyle w:val="EndnoteReference"/>
          <w:rFonts w:cs="Arial"/>
          <w:szCs w:val="22"/>
        </w:rPr>
        <w:endnoteReference w:id="9"/>
      </w:r>
      <w:r>
        <w:rPr>
          <w:rFonts w:cs="Arial"/>
          <w:szCs w:val="22"/>
        </w:rPr>
        <w:t xml:space="preserve"> In a school setting, feelings of competency may be supported by allowing students demonstrate their understanding, see their progress and encouraging students to continue working on developing their skills (e.g., by providing hints rather than solutions). A student’s need for autonomy can be addressed by allowing them to make choices and work in their own way. Whilst, the need for relatedness can be satisfied by framing or modifying learning material so that it is relevant to the students’ context, being responsive to student questions and by facilitating interaction between classmates.</w:t>
      </w:r>
      <w:r w:rsidRPr="004A1AB8">
        <w:rPr>
          <w:rFonts w:cs="Arial"/>
          <w:bCs/>
          <w:szCs w:val="22"/>
          <w:vertAlign w:val="superscript"/>
        </w:rPr>
        <w:endnoteReference w:id="10"/>
      </w:r>
      <w:r w:rsidRPr="004A1AB8">
        <w:rPr>
          <w:rFonts w:cs="Arial"/>
          <w:szCs w:val="22"/>
          <w:lang w:val="en-US"/>
        </w:rPr>
        <w:t xml:space="preserve"> </w:t>
      </w:r>
      <w:r>
        <w:rPr>
          <w:rFonts w:cs="Arial"/>
          <w:szCs w:val="22"/>
        </w:rPr>
        <w:t xml:space="preserve">   </w:t>
      </w:r>
    </w:p>
    <w:p w14:paraId="71CE3825" w14:textId="349F16B5" w:rsidR="00872603" w:rsidRDefault="00872603" w:rsidP="00E21A04">
      <w:pPr>
        <w:pStyle w:val="NbrHeading3"/>
      </w:pPr>
      <w:bookmarkStart w:id="32" w:name="_Toc103603570"/>
      <w:r>
        <w:t>Implications for delivering interventions</w:t>
      </w:r>
      <w:bookmarkEnd w:id="32"/>
    </w:p>
    <w:p w14:paraId="0F2C7E3B" w14:textId="43E70ED9" w:rsidR="00872603" w:rsidRPr="000D0DEC" w:rsidRDefault="00872603" w:rsidP="0031470E">
      <w:pPr>
        <w:spacing w:line="240" w:lineRule="auto"/>
        <w:rPr>
          <w:rFonts w:cs="Arial"/>
          <w:szCs w:val="20"/>
        </w:rPr>
      </w:pPr>
      <w:r w:rsidRPr="000D0DEC">
        <w:rPr>
          <w:rFonts w:cs="Arial"/>
          <w:szCs w:val="20"/>
        </w:rPr>
        <w:t>The above suggests that interventions should not be overly prescriptive but instead provide a foundation which</w:t>
      </w:r>
      <w:r>
        <w:rPr>
          <w:rFonts w:cs="Arial"/>
          <w:szCs w:val="20"/>
        </w:rPr>
        <w:t>, in an age appropriate way,</w:t>
      </w:r>
      <w:r w:rsidRPr="000D0DEC">
        <w:rPr>
          <w:rFonts w:cs="Arial"/>
          <w:szCs w:val="20"/>
        </w:rPr>
        <w:t xml:space="preserve"> support students to:</w:t>
      </w:r>
    </w:p>
    <w:p w14:paraId="265F85A2" w14:textId="673C7DBE" w:rsidR="00872603" w:rsidRPr="000D0DEC" w:rsidRDefault="00872603" w:rsidP="00CB1E5B">
      <w:pPr>
        <w:pStyle w:val="ListParagraph0"/>
        <w:numPr>
          <w:ilvl w:val="0"/>
          <w:numId w:val="24"/>
        </w:numPr>
        <w:spacing w:line="240" w:lineRule="auto"/>
        <w:rPr>
          <w:rFonts w:cs="Arial"/>
          <w:szCs w:val="20"/>
        </w:rPr>
      </w:pPr>
      <w:r w:rsidRPr="000D0DEC">
        <w:rPr>
          <w:rFonts w:cs="Arial"/>
          <w:szCs w:val="20"/>
        </w:rPr>
        <w:t>understand their emotions, thought processes and behaviours;</w:t>
      </w:r>
    </w:p>
    <w:p w14:paraId="38F34E4A" w14:textId="060C8E65" w:rsidR="00872603" w:rsidRPr="000D0DEC" w:rsidRDefault="00872603" w:rsidP="00CB1E5B">
      <w:pPr>
        <w:pStyle w:val="ListParagraph0"/>
        <w:numPr>
          <w:ilvl w:val="0"/>
          <w:numId w:val="24"/>
        </w:numPr>
        <w:spacing w:line="240" w:lineRule="auto"/>
        <w:rPr>
          <w:rFonts w:cs="Arial"/>
          <w:szCs w:val="20"/>
        </w:rPr>
      </w:pPr>
      <w:r w:rsidRPr="000D0DEC">
        <w:rPr>
          <w:rFonts w:cs="Arial"/>
          <w:szCs w:val="20"/>
        </w:rPr>
        <w:t>clarify their own values and motivations; and</w:t>
      </w:r>
    </w:p>
    <w:p w14:paraId="690F30D7" w14:textId="04CFC100" w:rsidR="00872603" w:rsidRPr="000D0DEC" w:rsidRDefault="00872603" w:rsidP="00CB1E5B">
      <w:pPr>
        <w:pStyle w:val="ListParagraph0"/>
        <w:numPr>
          <w:ilvl w:val="0"/>
          <w:numId w:val="24"/>
        </w:numPr>
        <w:spacing w:line="240" w:lineRule="auto"/>
        <w:rPr>
          <w:rFonts w:cs="Arial"/>
          <w:szCs w:val="20"/>
        </w:rPr>
      </w:pPr>
      <w:r w:rsidRPr="000D0DEC">
        <w:rPr>
          <w:rFonts w:cs="Arial"/>
          <w:szCs w:val="20"/>
        </w:rPr>
        <w:t xml:space="preserve">develop internal resources and skills which they can use to support their own wellbeing throughout their lives. </w:t>
      </w:r>
    </w:p>
    <w:p w14:paraId="32540B4A" w14:textId="5B6F1D01" w:rsidR="00872603" w:rsidRPr="000D0DEC" w:rsidRDefault="00872603" w:rsidP="00C86382">
      <w:pPr>
        <w:pStyle w:val="BodyText"/>
      </w:pPr>
      <w:r w:rsidRPr="000D0DEC">
        <w:t xml:space="preserve">Further, students should be provided with a range of different resources to suit their own needs, preferences and learning styles. Based on this, and the recommendations of Bakker et al (2016), the </w:t>
      </w:r>
      <w:proofErr w:type="spellStart"/>
      <w:r w:rsidRPr="00A14FC0">
        <w:t>iyarn</w:t>
      </w:r>
      <w:proofErr w:type="spellEnd"/>
      <w:r w:rsidRPr="00A14FC0">
        <w:t xml:space="preserve"> resources spreadsheet</w:t>
      </w:r>
      <w:r w:rsidRPr="000D0DEC">
        <w:t xml:space="preserve"> categorises the resources provided under five headings </w:t>
      </w:r>
      <w:r>
        <w:t xml:space="preserve">reflecting their intended </w:t>
      </w:r>
      <w:proofErr w:type="gramStart"/>
      <w:r>
        <w:t>impact</w:t>
      </w:r>
      <w:r w:rsidRPr="000D0DEC">
        <w:t>(</w:t>
      </w:r>
      <w:proofErr w:type="gramEnd"/>
      <w:r w:rsidRPr="000D0DEC">
        <w:t xml:space="preserve">see Section 4.2.2). </w:t>
      </w:r>
      <w:r>
        <w:t>Teachers</w:t>
      </w:r>
      <w:r w:rsidRPr="000D0DEC">
        <w:t xml:space="preserve"> are encouraged, </w:t>
      </w:r>
      <w:r w:rsidRPr="000D0DEC">
        <w:lastRenderedPageBreak/>
        <w:t xml:space="preserve">where </w:t>
      </w:r>
      <w:r w:rsidRPr="00CB40C4">
        <w:t>possible, to provide students with at least one resource which falls under each of these headings.</w:t>
      </w:r>
    </w:p>
    <w:p w14:paraId="2A3A198B" w14:textId="24735F33" w:rsidR="00872603" w:rsidRDefault="00872603" w:rsidP="00986A47">
      <w:pPr>
        <w:pStyle w:val="NbrHeading2"/>
      </w:pPr>
      <w:bookmarkStart w:id="33" w:name="_Toc103603571"/>
      <w:r>
        <w:t xml:space="preserve">Using the </w:t>
      </w:r>
      <w:proofErr w:type="spellStart"/>
      <w:r>
        <w:t>iyarn</w:t>
      </w:r>
      <w:proofErr w:type="spellEnd"/>
      <w:r>
        <w:t xml:space="preserve"> resource spreadsheet</w:t>
      </w:r>
      <w:bookmarkEnd w:id="33"/>
    </w:p>
    <w:p w14:paraId="08C1E095" w14:textId="6DA3A486" w:rsidR="00872603" w:rsidRDefault="00872603" w:rsidP="006C244E">
      <w:pPr>
        <w:pStyle w:val="NbrHeading3"/>
      </w:pPr>
      <w:bookmarkStart w:id="34" w:name="_Toc103603572"/>
      <w:r>
        <w:t>Filtering</w:t>
      </w:r>
      <w:bookmarkEnd w:id="34"/>
    </w:p>
    <w:p w14:paraId="39660FCD" w14:textId="303A5900" w:rsidR="00872603" w:rsidRDefault="00872603" w:rsidP="004846BD">
      <w:r>
        <w:t xml:space="preserve">The </w:t>
      </w:r>
      <w:proofErr w:type="spellStart"/>
      <w:r>
        <w:t>iyarn</w:t>
      </w:r>
      <w:proofErr w:type="spellEnd"/>
      <w:r>
        <w:t xml:space="preserve"> spreadsheet is designed to allow users to filter for appropriate resources under each of the 6 segments of the student wellbeing wheel. </w:t>
      </w:r>
    </w:p>
    <w:tbl>
      <w:tblPr>
        <w:tblStyle w:val="GridTable4-Accent1"/>
        <w:tblW w:w="0" w:type="auto"/>
        <w:tblLook w:val="04A0" w:firstRow="1" w:lastRow="0" w:firstColumn="1" w:lastColumn="0" w:noHBand="0" w:noVBand="1"/>
      </w:tblPr>
      <w:tblGrid>
        <w:gridCol w:w="2263"/>
        <w:gridCol w:w="6753"/>
      </w:tblGrid>
      <w:tr w:rsidR="00872603" w14:paraId="2A3C5F8A" w14:textId="77777777" w:rsidTr="004846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1DA2104" w14:textId="291B6EF3" w:rsidR="00872603" w:rsidRPr="004846BD" w:rsidRDefault="00872603" w:rsidP="004846BD">
            <w:pPr>
              <w:jc w:val="center"/>
              <w:rPr>
                <w:color w:val="FFFFFF" w:themeColor="background1"/>
              </w:rPr>
            </w:pPr>
            <w:r w:rsidRPr="004846BD">
              <w:rPr>
                <w:color w:val="FFFFFF" w:themeColor="background1"/>
              </w:rPr>
              <w:t>Filter</w:t>
            </w:r>
          </w:p>
        </w:tc>
        <w:tc>
          <w:tcPr>
            <w:tcW w:w="6753" w:type="dxa"/>
          </w:tcPr>
          <w:p w14:paraId="483166AA" w14:textId="0737CE34" w:rsidR="00872603" w:rsidRPr="004846BD" w:rsidRDefault="00872603" w:rsidP="004846BD">
            <w:p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Pr>
                <w:color w:val="FFFFFF" w:themeColor="background1"/>
              </w:rPr>
              <w:t>Description</w:t>
            </w:r>
          </w:p>
        </w:tc>
      </w:tr>
      <w:tr w:rsidR="00872603" w14:paraId="20DFD912" w14:textId="77777777" w:rsidTr="00484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929EFC5" w14:textId="0F9051BE" w:rsidR="00872603" w:rsidRDefault="00872603" w:rsidP="004846BD">
            <w:r>
              <w:t>Sub-area</w:t>
            </w:r>
          </w:p>
        </w:tc>
        <w:tc>
          <w:tcPr>
            <w:tcW w:w="6753" w:type="dxa"/>
          </w:tcPr>
          <w:p w14:paraId="08E05314" w14:textId="07538DA3" w:rsidR="00872603" w:rsidRDefault="00872603" w:rsidP="004846BD">
            <w:pPr>
              <w:cnfStyle w:val="000000100000" w:firstRow="0" w:lastRow="0" w:firstColumn="0" w:lastColumn="0" w:oddVBand="0" w:evenVBand="0" w:oddHBand="1" w:evenHBand="0" w:firstRowFirstColumn="0" w:firstRowLastColumn="0" w:lastRowFirstColumn="0" w:lastRowLastColumn="0"/>
            </w:pPr>
            <w:r>
              <w:t>This column categorises each resource by the major sub-areas within each section (e.g., for ‘Healthy Body’ sub-areas would include exercise, sleep, nutrition and tech use).</w:t>
            </w:r>
          </w:p>
        </w:tc>
      </w:tr>
      <w:tr w:rsidR="00872603" w14:paraId="1E941A7D" w14:textId="77777777" w:rsidTr="004846BD">
        <w:tc>
          <w:tcPr>
            <w:cnfStyle w:val="001000000000" w:firstRow="0" w:lastRow="0" w:firstColumn="1" w:lastColumn="0" w:oddVBand="0" w:evenVBand="0" w:oddHBand="0" w:evenHBand="0" w:firstRowFirstColumn="0" w:firstRowLastColumn="0" w:lastRowFirstColumn="0" w:lastRowLastColumn="0"/>
            <w:tcW w:w="2263" w:type="dxa"/>
          </w:tcPr>
          <w:p w14:paraId="469740DC" w14:textId="71104A37" w:rsidR="00872603" w:rsidRDefault="00872603" w:rsidP="004846BD">
            <w:r>
              <w:t>Tag</w:t>
            </w:r>
          </w:p>
        </w:tc>
        <w:tc>
          <w:tcPr>
            <w:tcW w:w="6753" w:type="dxa"/>
          </w:tcPr>
          <w:p w14:paraId="33A0100A" w14:textId="0EAE4498" w:rsidR="00872603" w:rsidRDefault="00872603" w:rsidP="004846BD">
            <w:pPr>
              <w:cnfStyle w:val="000000000000" w:firstRow="0" w:lastRow="0" w:firstColumn="0" w:lastColumn="0" w:oddVBand="0" w:evenVBand="0" w:oddHBand="0" w:evenHBand="0" w:firstRowFirstColumn="0" w:firstRowLastColumn="0" w:lastRowFirstColumn="0" w:lastRowLastColumn="0"/>
            </w:pPr>
            <w:r>
              <w:t>This column allows the user to further refine the subject matter they are interested in by tagging resources by their specific subject (e.g., caffeine).</w:t>
            </w:r>
          </w:p>
        </w:tc>
      </w:tr>
      <w:tr w:rsidR="00872603" w14:paraId="7694EA68" w14:textId="77777777" w:rsidTr="00484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32C8F27F" w14:textId="4F1E03D3" w:rsidR="00872603" w:rsidRDefault="00872603" w:rsidP="004846BD">
            <w:r>
              <w:t>Publisher</w:t>
            </w:r>
          </w:p>
        </w:tc>
        <w:tc>
          <w:tcPr>
            <w:tcW w:w="6753" w:type="dxa"/>
          </w:tcPr>
          <w:p w14:paraId="620BB7BE" w14:textId="34F4E613" w:rsidR="00872603" w:rsidRDefault="00872603" w:rsidP="004846BD">
            <w:pPr>
              <w:cnfStyle w:val="000000100000" w:firstRow="0" w:lastRow="0" w:firstColumn="0" w:lastColumn="0" w:oddVBand="0" w:evenVBand="0" w:oddHBand="1" w:evenHBand="0" w:firstRowFirstColumn="0" w:firstRowLastColumn="0" w:lastRowFirstColumn="0" w:lastRowLastColumn="0"/>
            </w:pPr>
            <w:r>
              <w:t xml:space="preserve">This column allows resources to be filtered by a preferred publisher (e.g., </w:t>
            </w:r>
            <w:proofErr w:type="spellStart"/>
            <w:r>
              <w:t>ReachOut</w:t>
            </w:r>
            <w:proofErr w:type="spellEnd"/>
            <w:r>
              <w:t xml:space="preserve"> versus Headspace). </w:t>
            </w:r>
          </w:p>
        </w:tc>
      </w:tr>
      <w:tr w:rsidR="00872603" w14:paraId="59A7260A" w14:textId="77777777" w:rsidTr="006F5A5C">
        <w:trPr>
          <w:trHeight w:val="1275"/>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49F197AF" w14:textId="11BB1435" w:rsidR="00872603" w:rsidRPr="00A174A2" w:rsidRDefault="00872603" w:rsidP="00593473">
            <w:r>
              <w:t>Age</w:t>
            </w:r>
          </w:p>
        </w:tc>
        <w:tc>
          <w:tcPr>
            <w:tcW w:w="6753" w:type="dxa"/>
            <w:shd w:val="clear" w:color="auto" w:fill="auto"/>
          </w:tcPr>
          <w:p w14:paraId="4ECADFF6" w14:textId="77777777" w:rsidR="00872603" w:rsidRDefault="00872603" w:rsidP="004846BD">
            <w:pPr>
              <w:cnfStyle w:val="000000000000" w:firstRow="0" w:lastRow="0" w:firstColumn="0" w:lastColumn="0" w:oddVBand="0" w:evenVBand="0" w:oddHBand="0" w:evenHBand="0" w:firstRowFirstColumn="0" w:firstRowLastColumn="0" w:lastRowFirstColumn="0" w:lastRowLastColumn="0"/>
            </w:pPr>
            <w:r w:rsidRPr="00A174A2">
              <w:t xml:space="preserve">These columns allow the user to filter resources by age group. </w:t>
            </w:r>
          </w:p>
          <w:p w14:paraId="649E9961" w14:textId="77777777" w:rsidR="00872603" w:rsidRDefault="00872603" w:rsidP="004846BD">
            <w:pPr>
              <w:cnfStyle w:val="000000000000" w:firstRow="0" w:lastRow="0" w:firstColumn="0" w:lastColumn="0" w:oddVBand="0" w:evenVBand="0" w:oddHBand="0" w:evenHBand="0" w:firstRowFirstColumn="0" w:firstRowLastColumn="0" w:lastRowFirstColumn="0" w:lastRowLastColumn="0"/>
            </w:pPr>
          </w:p>
          <w:p w14:paraId="5454F0CF" w14:textId="4F0F07E2" w:rsidR="00872603" w:rsidRPr="00A174A2" w:rsidRDefault="00872603" w:rsidP="006F5A5C">
            <w:pPr>
              <w:cnfStyle w:val="000000000000" w:firstRow="0" w:lastRow="0" w:firstColumn="0" w:lastColumn="0" w:oddVBand="0" w:evenVBand="0" w:oddHBand="0" w:evenHBand="0" w:firstRowFirstColumn="0" w:firstRowLastColumn="0" w:lastRowFirstColumn="0" w:lastRowLastColumn="0"/>
            </w:pPr>
            <w:r w:rsidRPr="00A174A2">
              <w:t>Resources have been tagged as ‘all ages’ unless they are considered</w:t>
            </w:r>
            <w:r>
              <w:t>:</w:t>
            </w:r>
          </w:p>
        </w:tc>
      </w:tr>
      <w:tr w:rsidR="00872603" w14:paraId="1BCC5047" w14:textId="77777777" w:rsidTr="005934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456B1DB4" w14:textId="728E9AE7" w:rsidR="00872603" w:rsidRDefault="00872603" w:rsidP="00593473">
            <w:pPr>
              <w:ind w:left="720"/>
            </w:pPr>
            <w:r>
              <w:t>Age - Lower</w:t>
            </w:r>
          </w:p>
        </w:tc>
        <w:tc>
          <w:tcPr>
            <w:tcW w:w="6753" w:type="dxa"/>
            <w:shd w:val="clear" w:color="auto" w:fill="auto"/>
          </w:tcPr>
          <w:p w14:paraId="395F65AC" w14:textId="5E1E0BD5" w:rsidR="00872603" w:rsidRDefault="00872603" w:rsidP="004846BD">
            <w:pPr>
              <w:cnfStyle w:val="000000100000" w:firstRow="0" w:lastRow="0" w:firstColumn="0" w:lastColumn="0" w:oddVBand="0" w:evenVBand="0" w:oddHBand="1" w:evenHBand="0" w:firstRowFirstColumn="0" w:firstRowLastColumn="0" w:lastRowFirstColumn="0" w:lastRowLastColumn="0"/>
            </w:pPr>
            <w:proofErr w:type="gramStart"/>
            <w:r w:rsidRPr="00593473">
              <w:t>specifically</w:t>
            </w:r>
            <w:proofErr w:type="gramEnd"/>
            <w:r w:rsidRPr="00593473">
              <w:t xml:space="preserve"> inappropriate for younger audience</w:t>
            </w:r>
            <w:r>
              <w:t>: in this case,</w:t>
            </w:r>
            <w:r w:rsidRPr="00593473">
              <w:t xml:space="preserve"> the </w:t>
            </w:r>
            <w:r>
              <w:t>youngest</w:t>
            </w:r>
            <w:r w:rsidRPr="00593473">
              <w:t xml:space="preserve"> appropriate age group would be indicated in ‘Age – Lower’</w:t>
            </w:r>
            <w:r>
              <w:t>.</w:t>
            </w:r>
          </w:p>
        </w:tc>
      </w:tr>
      <w:tr w:rsidR="00872603" w14:paraId="7AD3776E" w14:textId="77777777" w:rsidTr="00593473">
        <w:tc>
          <w:tcPr>
            <w:cnfStyle w:val="001000000000" w:firstRow="0" w:lastRow="0" w:firstColumn="1" w:lastColumn="0" w:oddVBand="0" w:evenVBand="0" w:oddHBand="0" w:evenHBand="0" w:firstRowFirstColumn="0" w:firstRowLastColumn="0" w:lastRowFirstColumn="0" w:lastRowLastColumn="0"/>
            <w:tcW w:w="2263" w:type="dxa"/>
            <w:shd w:val="clear" w:color="auto" w:fill="auto"/>
          </w:tcPr>
          <w:p w14:paraId="34A275CC" w14:textId="170101E8" w:rsidR="00872603" w:rsidRDefault="00872603" w:rsidP="00593473">
            <w:pPr>
              <w:ind w:left="720"/>
            </w:pPr>
            <w:r>
              <w:t xml:space="preserve">Age – Upper </w:t>
            </w:r>
          </w:p>
        </w:tc>
        <w:tc>
          <w:tcPr>
            <w:tcW w:w="6753" w:type="dxa"/>
            <w:shd w:val="clear" w:color="auto" w:fill="auto"/>
          </w:tcPr>
          <w:p w14:paraId="578DED3F" w14:textId="0F5C404B" w:rsidR="00872603" w:rsidRDefault="00872603" w:rsidP="004846BD">
            <w:pPr>
              <w:cnfStyle w:val="000000000000" w:firstRow="0" w:lastRow="0" w:firstColumn="0" w:lastColumn="0" w:oddVBand="0" w:evenVBand="0" w:oddHBand="0" w:evenHBand="0" w:firstRowFirstColumn="0" w:firstRowLastColumn="0" w:lastRowFirstColumn="0" w:lastRowLastColumn="0"/>
            </w:pPr>
            <w:r w:rsidRPr="00593473">
              <w:t>not of interest</w:t>
            </w:r>
            <w:r>
              <w:t xml:space="preserve"> or challenging enough for</w:t>
            </w:r>
            <w:r w:rsidRPr="00593473">
              <w:t xml:space="preserve"> older audiences</w:t>
            </w:r>
            <w:r>
              <w:t>: i</w:t>
            </w:r>
            <w:r w:rsidRPr="00593473">
              <w:t xml:space="preserve">n </w:t>
            </w:r>
            <w:r>
              <w:t>this</w:t>
            </w:r>
            <w:r w:rsidRPr="00593473">
              <w:t xml:space="preserve"> case</w:t>
            </w:r>
            <w:r>
              <w:t>,</w:t>
            </w:r>
            <w:r w:rsidRPr="00593473">
              <w:t xml:space="preserve"> the oldest appropriate age group would be indicated in ‘Age – Upper’</w:t>
            </w:r>
            <w:r>
              <w:t>.</w:t>
            </w:r>
          </w:p>
        </w:tc>
      </w:tr>
      <w:tr w:rsidR="00872603" w14:paraId="6AFACD38" w14:textId="77777777" w:rsidTr="00484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4FEB99A" w14:textId="56E7B404" w:rsidR="00872603" w:rsidRDefault="00872603" w:rsidP="004846BD">
            <w:r>
              <w:t>Use</w:t>
            </w:r>
          </w:p>
        </w:tc>
        <w:tc>
          <w:tcPr>
            <w:tcW w:w="6753" w:type="dxa"/>
          </w:tcPr>
          <w:p w14:paraId="014B8005" w14:textId="77777777" w:rsidR="00872603" w:rsidRDefault="00872603" w:rsidP="004846BD">
            <w:pPr>
              <w:cnfStyle w:val="000000100000" w:firstRow="0" w:lastRow="0" w:firstColumn="0" w:lastColumn="0" w:oddVBand="0" w:evenVBand="0" w:oddHBand="1" w:evenHBand="0" w:firstRowFirstColumn="0" w:firstRowLastColumn="0" w:lastRowFirstColumn="0" w:lastRowLastColumn="0"/>
            </w:pPr>
            <w:r>
              <w:t>This column categorises each resource by their ideal mode of use:</w:t>
            </w:r>
          </w:p>
          <w:p w14:paraId="2FF15219" w14:textId="2CFC3FB9" w:rsidR="00872603" w:rsidRDefault="00872603" w:rsidP="00CB1E5B">
            <w:pPr>
              <w:pStyle w:val="ListParagraph0"/>
              <w:numPr>
                <w:ilvl w:val="0"/>
                <w:numId w:val="30"/>
              </w:numPr>
              <w:spacing w:after="0"/>
              <w:cnfStyle w:val="000000100000" w:firstRow="0" w:lastRow="0" w:firstColumn="0" w:lastColumn="0" w:oddVBand="0" w:evenVBand="0" w:oddHBand="1" w:evenHBand="0" w:firstRowFirstColumn="0" w:firstRowLastColumn="0" w:lastRowFirstColumn="0" w:lastRowLastColumn="0"/>
            </w:pPr>
            <w:r>
              <w:t>‘student solo’ – resources which are best provided to students for them to read and engage with in their own time (e.g., through an email intervention);</w:t>
            </w:r>
          </w:p>
          <w:p w14:paraId="08D5E293" w14:textId="77777777" w:rsidR="00872603" w:rsidRDefault="00872603" w:rsidP="00CB1E5B">
            <w:pPr>
              <w:pStyle w:val="ListParagraph0"/>
              <w:numPr>
                <w:ilvl w:val="0"/>
                <w:numId w:val="30"/>
              </w:numPr>
              <w:spacing w:after="0"/>
              <w:cnfStyle w:val="000000100000" w:firstRow="0" w:lastRow="0" w:firstColumn="0" w:lastColumn="0" w:oddVBand="0" w:evenVBand="0" w:oddHBand="1" w:evenHBand="0" w:firstRowFirstColumn="0" w:firstRowLastColumn="0" w:lastRowFirstColumn="0" w:lastRowLastColumn="0"/>
            </w:pPr>
            <w:r>
              <w:t xml:space="preserve">‘solo-together’ – resources that can be worked on individually in a class-based setting; and </w:t>
            </w:r>
          </w:p>
          <w:p w14:paraId="5B230EC7" w14:textId="4F1FA2F1" w:rsidR="00872603" w:rsidRDefault="00872603" w:rsidP="00CB1E5B">
            <w:pPr>
              <w:pStyle w:val="ListParagraph0"/>
              <w:numPr>
                <w:ilvl w:val="0"/>
                <w:numId w:val="30"/>
              </w:numPr>
              <w:spacing w:after="0"/>
              <w:cnfStyle w:val="000000100000" w:firstRow="0" w:lastRow="0" w:firstColumn="0" w:lastColumn="0" w:oddVBand="0" w:evenVBand="0" w:oddHBand="1" w:evenHBand="0" w:firstRowFirstColumn="0" w:firstRowLastColumn="0" w:lastRowFirstColumn="0" w:lastRowLastColumn="0"/>
            </w:pPr>
            <w:r>
              <w:t xml:space="preserve">‘class’ – resources that can be used for group activities in a classroom setting. </w:t>
            </w:r>
          </w:p>
        </w:tc>
      </w:tr>
      <w:tr w:rsidR="00872603" w14:paraId="713BE631" w14:textId="77777777" w:rsidTr="004846BD">
        <w:tc>
          <w:tcPr>
            <w:cnfStyle w:val="001000000000" w:firstRow="0" w:lastRow="0" w:firstColumn="1" w:lastColumn="0" w:oddVBand="0" w:evenVBand="0" w:oddHBand="0" w:evenHBand="0" w:firstRowFirstColumn="0" w:firstRowLastColumn="0" w:lastRowFirstColumn="0" w:lastRowLastColumn="0"/>
            <w:tcW w:w="2263" w:type="dxa"/>
          </w:tcPr>
          <w:p w14:paraId="04F6632B" w14:textId="3C42AEB4" w:rsidR="00872603" w:rsidRDefault="00872603" w:rsidP="004846BD">
            <w:r>
              <w:t xml:space="preserve">Resource Impact </w:t>
            </w:r>
          </w:p>
        </w:tc>
        <w:tc>
          <w:tcPr>
            <w:tcW w:w="6753" w:type="dxa"/>
          </w:tcPr>
          <w:p w14:paraId="76CC4DA8" w14:textId="50B8938B" w:rsidR="00872603" w:rsidRDefault="00872603" w:rsidP="004846BD">
            <w:pPr>
              <w:cnfStyle w:val="000000000000" w:firstRow="0" w:lastRow="0" w:firstColumn="0" w:lastColumn="0" w:oddVBand="0" w:evenVBand="0" w:oddHBand="0" w:evenHBand="0" w:firstRowFirstColumn="0" w:firstRowLastColumn="0" w:lastRowFirstColumn="0" w:lastRowLastColumn="0"/>
            </w:pPr>
            <w:bookmarkStart w:id="35" w:name="_Hlk107433026"/>
            <w:r w:rsidRPr="0083576C">
              <w:t xml:space="preserve">This column categorises resources by their intended impact – </w:t>
            </w:r>
            <w:r w:rsidRPr="00A14FC0">
              <w:rPr>
                <w:b/>
              </w:rPr>
              <w:t>Learn</w:t>
            </w:r>
            <w:r>
              <w:t xml:space="preserve">: </w:t>
            </w:r>
            <w:r w:rsidRPr="0083576C">
              <w:t xml:space="preserve">Psycho-Education (PE), </w:t>
            </w:r>
            <w:r w:rsidRPr="00A14FC0">
              <w:rPr>
                <w:b/>
              </w:rPr>
              <w:t>Lift</w:t>
            </w:r>
            <w:r>
              <w:t xml:space="preserve">: </w:t>
            </w:r>
            <w:r w:rsidRPr="0083576C">
              <w:t xml:space="preserve">Mood Lifter (ML), </w:t>
            </w:r>
            <w:r w:rsidRPr="00A14FC0">
              <w:rPr>
                <w:b/>
              </w:rPr>
              <w:t>Plan</w:t>
            </w:r>
            <w:r>
              <w:t xml:space="preserve">: </w:t>
            </w:r>
            <w:r w:rsidRPr="0083576C">
              <w:t xml:space="preserve">Behavioural Activation (BA), </w:t>
            </w:r>
            <w:r w:rsidRPr="00A14FC0">
              <w:rPr>
                <w:b/>
              </w:rPr>
              <w:t>Develop</w:t>
            </w:r>
            <w:r>
              <w:t xml:space="preserve">: </w:t>
            </w:r>
            <w:r w:rsidRPr="0083576C">
              <w:t>Coping Skills (CS)</w:t>
            </w:r>
            <w:r>
              <w:t xml:space="preserve">, </w:t>
            </w:r>
            <w:r w:rsidRPr="00A14FC0">
              <w:rPr>
                <w:b/>
              </w:rPr>
              <w:t>Reflect</w:t>
            </w:r>
            <w:r>
              <w:t xml:space="preserve">: </w:t>
            </w:r>
            <w:r w:rsidRPr="0083576C">
              <w:t>Reflection Questions (RQs)</w:t>
            </w:r>
            <w:r>
              <w:t>.</w:t>
            </w:r>
          </w:p>
          <w:bookmarkEnd w:id="35"/>
          <w:p w14:paraId="7B4716A0" w14:textId="6180E2F1" w:rsidR="00872603" w:rsidRDefault="00872603" w:rsidP="004846BD">
            <w:pPr>
              <w:cnfStyle w:val="000000000000" w:firstRow="0" w:lastRow="0" w:firstColumn="0" w:lastColumn="0" w:oddVBand="0" w:evenVBand="0" w:oddHBand="0" w:evenHBand="0" w:firstRowFirstColumn="0" w:firstRowLastColumn="0" w:lastRowFirstColumn="0" w:lastRowLastColumn="0"/>
            </w:pPr>
            <w:r w:rsidRPr="0083576C">
              <w:t>Details of the different</w:t>
            </w:r>
            <w:r>
              <w:t xml:space="preserve"> impact</w:t>
            </w:r>
            <w:r w:rsidRPr="0083576C">
              <w:t xml:space="preserve"> categorisations are provided in Section 4.2.2 below.</w:t>
            </w:r>
          </w:p>
        </w:tc>
      </w:tr>
      <w:tr w:rsidR="00872603" w14:paraId="0C27592F" w14:textId="77777777" w:rsidTr="004846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8F40A79" w14:textId="068A7755" w:rsidR="00872603" w:rsidRDefault="00872603" w:rsidP="004846BD">
            <w:r>
              <w:lastRenderedPageBreak/>
              <w:t>Medium</w:t>
            </w:r>
          </w:p>
        </w:tc>
        <w:tc>
          <w:tcPr>
            <w:tcW w:w="6753" w:type="dxa"/>
          </w:tcPr>
          <w:p w14:paraId="2542BBB2" w14:textId="655CB781" w:rsidR="00872603" w:rsidRDefault="00872603" w:rsidP="004846BD">
            <w:pPr>
              <w:cnfStyle w:val="000000100000" w:firstRow="0" w:lastRow="0" w:firstColumn="0" w:lastColumn="0" w:oddVBand="0" w:evenVBand="0" w:oddHBand="1" w:evenHBand="0" w:firstRowFirstColumn="0" w:firstRowLastColumn="0" w:lastRowFirstColumn="0" w:lastRowLastColumn="0"/>
            </w:pPr>
            <w:r>
              <w:t xml:space="preserve">This column categorises resource by their medium e.g., article versus video. </w:t>
            </w:r>
          </w:p>
        </w:tc>
      </w:tr>
    </w:tbl>
    <w:p w14:paraId="2F88C655" w14:textId="77777777" w:rsidR="00872603" w:rsidRDefault="00872603" w:rsidP="004846BD"/>
    <w:p w14:paraId="58F140B0" w14:textId="05873855" w:rsidR="00872603" w:rsidRPr="000D0DEC" w:rsidRDefault="00872603" w:rsidP="004846BD">
      <w:r>
        <w:t xml:space="preserve">The spreadsheet uses Excel’s basic ‘Sort &amp; Filter’ option: to filter options under each heading: (1) click on the drop-down arrow; (2) de-select ‘Select All’; and (3) select the options you wish to filter for. </w:t>
      </w:r>
    </w:p>
    <w:p w14:paraId="0582AEDB" w14:textId="7D94D673" w:rsidR="00872603" w:rsidRPr="006C244E" w:rsidRDefault="00872603" w:rsidP="006C244E">
      <w:pPr>
        <w:pStyle w:val="NbrHeading3"/>
      </w:pPr>
      <w:bookmarkStart w:id="36" w:name="_Toc103603573"/>
      <w:r>
        <w:t xml:space="preserve">Resource Impact </w:t>
      </w:r>
      <w:proofErr w:type="spellStart"/>
      <w:r>
        <w:t>Categorisation</w:t>
      </w:r>
      <w:bookmarkEnd w:id="36"/>
      <w:proofErr w:type="spellEnd"/>
    </w:p>
    <w:p w14:paraId="1A6F0985" w14:textId="1FCB94FC" w:rsidR="00872603" w:rsidRPr="00C071AB" w:rsidRDefault="00872603" w:rsidP="00C071AB">
      <w:r w:rsidRPr="000D0DEC">
        <w:t xml:space="preserve">The </w:t>
      </w:r>
      <w:proofErr w:type="spellStart"/>
      <w:r w:rsidRPr="000D0DEC">
        <w:t>iyarn</w:t>
      </w:r>
      <w:proofErr w:type="spellEnd"/>
      <w:r w:rsidRPr="000D0DEC">
        <w:t xml:space="preserve"> spreadsheet uses a modified form of the categorisation outlined by Baker et al (2016) to allow </w:t>
      </w:r>
      <w:r>
        <w:t>teachers</w:t>
      </w:r>
      <w:r w:rsidRPr="000D0DEC">
        <w:t xml:space="preserve"> and students to filter for different types of resources. These are:</w:t>
      </w:r>
    </w:p>
    <w:p w14:paraId="23279C6B" w14:textId="4BA3B020" w:rsidR="00872603" w:rsidRPr="000D0DEC" w:rsidRDefault="00872603" w:rsidP="00CB1E5B">
      <w:pPr>
        <w:pStyle w:val="ListParagraph0"/>
        <w:numPr>
          <w:ilvl w:val="0"/>
          <w:numId w:val="26"/>
        </w:numPr>
        <w:ind w:left="360"/>
      </w:pPr>
      <w:r>
        <w:rPr>
          <w:b/>
        </w:rPr>
        <w:t xml:space="preserve">Learn: </w:t>
      </w:r>
      <w:r w:rsidRPr="004846BD">
        <w:rPr>
          <w:b/>
        </w:rPr>
        <w:t>Psycho-educational resources</w:t>
      </w:r>
      <w:r w:rsidRPr="000D0DEC">
        <w:t xml:space="preserve"> (PE): resources which provide information which allow individuals to develop a better understanding of wellbeing and the various components which underly it. The PE resources provided in the spreadsheet are in some cases general, but are in many cases linked to specific topics (e.g., family conflict, the benefits of sleep etc).</w:t>
      </w:r>
    </w:p>
    <w:p w14:paraId="76565810" w14:textId="3B3D5579" w:rsidR="00872603" w:rsidRPr="000D0DEC" w:rsidRDefault="00872603" w:rsidP="004846BD">
      <w:pPr>
        <w:pStyle w:val="ListParagraph0"/>
        <w:numPr>
          <w:ilvl w:val="0"/>
          <w:numId w:val="0"/>
        </w:numPr>
        <w:ind w:left="360"/>
      </w:pPr>
      <w:r w:rsidRPr="000D0DEC">
        <w:t>Bakker et al (2016) additionally found that the general provision of PE resources had preventative and community-level benefits: improving attitudes toward mental health issues and supportive behaviour among recipients.</w:t>
      </w:r>
      <w:r w:rsidRPr="000D0DEC">
        <w:rPr>
          <w:vertAlign w:val="superscript"/>
        </w:rPr>
        <w:endnoteReference w:id="11"/>
      </w:r>
    </w:p>
    <w:p w14:paraId="5D41E8C1" w14:textId="3F926C06" w:rsidR="00872603" w:rsidRPr="000D0DEC" w:rsidRDefault="00872603" w:rsidP="00CB1E5B">
      <w:pPr>
        <w:pStyle w:val="ListParagraph0"/>
        <w:numPr>
          <w:ilvl w:val="0"/>
          <w:numId w:val="26"/>
        </w:numPr>
        <w:ind w:left="360"/>
      </w:pPr>
      <w:r>
        <w:rPr>
          <w:b/>
        </w:rPr>
        <w:t xml:space="preserve">Lift: </w:t>
      </w:r>
      <w:r w:rsidRPr="004846BD">
        <w:rPr>
          <w:b/>
        </w:rPr>
        <w:t xml:space="preserve">Mood Lifters </w:t>
      </w:r>
      <w:r w:rsidRPr="000D0DEC">
        <w:t>(ML): resources that encourage behaviours which have been shown to directly improve mood, such as exercise and listening to music.</w:t>
      </w:r>
      <w:r w:rsidRPr="000D0DEC">
        <w:rPr>
          <w:vertAlign w:val="superscript"/>
        </w:rPr>
        <w:endnoteReference w:id="12"/>
      </w:r>
    </w:p>
    <w:p w14:paraId="7904DE78" w14:textId="5DE5D022" w:rsidR="00872603" w:rsidRPr="000D0DEC" w:rsidRDefault="00872603" w:rsidP="004846BD">
      <w:pPr>
        <w:pStyle w:val="ListParagraph0"/>
        <w:numPr>
          <w:ilvl w:val="0"/>
          <w:numId w:val="0"/>
        </w:numPr>
        <w:ind w:left="360"/>
      </w:pPr>
      <w:r w:rsidRPr="000D0DEC">
        <w:t xml:space="preserve">All-purpose Mood Lifters can be found in the ‘Self-care, Awareness &amp; Positive Emotions’ resource set, under the ‘Relaxation’, ‘Mindfulness’ and ‘Self-care’ tabs. </w:t>
      </w:r>
    </w:p>
    <w:p w14:paraId="448B09E8" w14:textId="601F3C72" w:rsidR="00872603" w:rsidRPr="000D0DEC" w:rsidRDefault="00872603" w:rsidP="00CB1E5B">
      <w:pPr>
        <w:pStyle w:val="ListParagraph0"/>
        <w:numPr>
          <w:ilvl w:val="0"/>
          <w:numId w:val="26"/>
        </w:numPr>
        <w:ind w:left="360"/>
      </w:pPr>
      <w:r>
        <w:rPr>
          <w:b/>
        </w:rPr>
        <w:t xml:space="preserve">Plan: </w:t>
      </w:r>
      <w:r w:rsidRPr="004846BD">
        <w:rPr>
          <w:b/>
        </w:rPr>
        <w:t xml:space="preserve">Behavioural Activation </w:t>
      </w:r>
      <w:r w:rsidRPr="000D0DEC">
        <w:t xml:space="preserve">(BA): resources which encourage goal-setting and the planning of activities to expose individuals to new opportunities, and allow them to develop skills. In theory, this will help the individual to: (1) improve their sense of competence and self-efficacy; and (2) break cycles of avoidance and inactivity that perpetuate low moods, reliance on mood-dependent behaviours </w:t>
      </w:r>
      <w:r>
        <w:t>that,</w:t>
      </w:r>
      <w:r w:rsidRPr="000D0DEC">
        <w:t xml:space="preserve"> “play a key role in the development of anxiety, depression, and many other psychological disorders”.</w:t>
      </w:r>
      <w:r w:rsidRPr="000D0DEC">
        <w:rPr>
          <w:vertAlign w:val="superscript"/>
        </w:rPr>
        <w:endnoteReference w:id="13"/>
      </w:r>
    </w:p>
    <w:p w14:paraId="0DCE366B" w14:textId="7C0E7519" w:rsidR="00872603" w:rsidRPr="000D0DEC" w:rsidRDefault="00872603" w:rsidP="004846BD">
      <w:pPr>
        <w:pStyle w:val="ListParagraph0"/>
        <w:numPr>
          <w:ilvl w:val="0"/>
          <w:numId w:val="0"/>
        </w:numPr>
        <w:ind w:left="360"/>
      </w:pPr>
      <w:r w:rsidRPr="000D0DEC">
        <w:t>Bakker et al (2016) recommends that it</w:t>
      </w:r>
      <w:r>
        <w:t xml:space="preserve"> may be</w:t>
      </w:r>
      <w:r w:rsidRPr="000D0DEC">
        <w:t xml:space="preserve"> useful to pair BA with reflection exercises to encourage individuals to reflect on the benefits of engaging in the activity and “promote self-discovery”.</w:t>
      </w:r>
      <w:r w:rsidRPr="000D0DEC">
        <w:rPr>
          <w:vertAlign w:val="superscript"/>
        </w:rPr>
        <w:endnoteReference w:id="14"/>
      </w:r>
      <w:r w:rsidRPr="000D0DEC">
        <w:t xml:space="preserve"> </w:t>
      </w:r>
    </w:p>
    <w:p w14:paraId="5B2EDD3B" w14:textId="7C17B596" w:rsidR="00872603" w:rsidRPr="000D0DEC" w:rsidRDefault="00872603" w:rsidP="00CB1E5B">
      <w:pPr>
        <w:pStyle w:val="ListParagraph0"/>
        <w:numPr>
          <w:ilvl w:val="0"/>
          <w:numId w:val="26"/>
        </w:numPr>
        <w:ind w:left="360"/>
      </w:pPr>
      <w:r>
        <w:rPr>
          <w:b/>
        </w:rPr>
        <w:t xml:space="preserve">Develop: </w:t>
      </w:r>
      <w:r w:rsidRPr="004846BD">
        <w:rPr>
          <w:b/>
        </w:rPr>
        <w:t xml:space="preserve">Coping Skills Training </w:t>
      </w:r>
      <w:r w:rsidRPr="000D0DEC">
        <w:t xml:space="preserve">(CS): resources which support the development of coping skills. According to Bakker et al (2016), this is “the most direct way of improving self-efficacy”, specifically Coping Skills Efficacy (CSE). CSE refers to “an individual’s perceived ability to effectively cope with adversity and stress”, and is associated with: reduced avoidance behaviours and “problematic maintenance cycles”; improved mental wellbeing; and reduced health impacts resulting from stressful events. </w:t>
      </w:r>
    </w:p>
    <w:p w14:paraId="22FEE2FF" w14:textId="49820692" w:rsidR="00872603" w:rsidRDefault="00872603" w:rsidP="0083576C">
      <w:pPr>
        <w:pStyle w:val="ListParagraph0"/>
        <w:numPr>
          <w:ilvl w:val="0"/>
          <w:numId w:val="0"/>
        </w:numPr>
        <w:ind w:left="360"/>
      </w:pPr>
      <w:r w:rsidRPr="000D0DEC">
        <w:t>Bakker et al (2016) also suggest that it is beneficial to support individuals to develop a varied repertoire of CS, to allow them to choose which strategies suit them best and improve their sense of choice and control which should, under SDT, “feed intrinsic motivation toward self-improvement”</w:t>
      </w:r>
      <w:r w:rsidRPr="000D0DEC">
        <w:rPr>
          <w:vertAlign w:val="superscript"/>
        </w:rPr>
        <w:endnoteReference w:id="15"/>
      </w:r>
      <w:r>
        <w:t>, and persistence on task.</w:t>
      </w:r>
      <w:r w:rsidRPr="000D0DEC">
        <w:t xml:space="preserve"> </w:t>
      </w:r>
    </w:p>
    <w:p w14:paraId="56B80546" w14:textId="1A88E012" w:rsidR="00872603" w:rsidRPr="00181167" w:rsidRDefault="00872603" w:rsidP="00A14FC0">
      <w:pPr>
        <w:pStyle w:val="ListParagraph0"/>
        <w:numPr>
          <w:ilvl w:val="0"/>
          <w:numId w:val="26"/>
        </w:numPr>
        <w:ind w:left="284" w:hanging="284"/>
        <w:rPr>
          <w:bCs/>
        </w:rPr>
      </w:pPr>
      <w:r>
        <w:rPr>
          <w:b/>
        </w:rPr>
        <w:lastRenderedPageBreak/>
        <w:t xml:space="preserve">Reflect: </w:t>
      </w:r>
      <w:r>
        <w:t xml:space="preserve">The </w:t>
      </w:r>
      <w:proofErr w:type="spellStart"/>
      <w:r>
        <w:t>iyarn</w:t>
      </w:r>
      <w:proofErr w:type="spellEnd"/>
      <w:r>
        <w:t xml:space="preserve"> resource spreadsheet also includes a number of </w:t>
      </w:r>
      <w:r w:rsidRPr="00181167">
        <w:rPr>
          <w:b/>
          <w:bCs/>
        </w:rPr>
        <w:t xml:space="preserve">Reflection Question </w:t>
      </w:r>
      <w:r w:rsidRPr="008F72D3">
        <w:t xml:space="preserve">(RQ) </w:t>
      </w:r>
      <w:r>
        <w:t>sets which can be used to help students</w:t>
      </w:r>
      <w:r w:rsidRPr="00181167">
        <w:rPr>
          <w:bCs/>
        </w:rPr>
        <w:t>:</w:t>
      </w:r>
    </w:p>
    <w:p w14:paraId="6CAF2498" w14:textId="77777777" w:rsidR="00872603" w:rsidRPr="00D71682" w:rsidRDefault="00872603" w:rsidP="00D71682">
      <w:pPr>
        <w:numPr>
          <w:ilvl w:val="0"/>
          <w:numId w:val="18"/>
        </w:numPr>
        <w:rPr>
          <w:bCs/>
          <w:u w:val="single"/>
        </w:rPr>
      </w:pPr>
      <w:r w:rsidRPr="00D71682">
        <w:rPr>
          <w:bCs/>
        </w:rPr>
        <w:t xml:space="preserve">distinguish between problems or unhelpful behaviours that can be addressed, and the ordinary setbacks that are a part of everyone’s lives; </w:t>
      </w:r>
    </w:p>
    <w:p w14:paraId="161BD714" w14:textId="4EC0DC17" w:rsidR="00872603" w:rsidRPr="00B25926" w:rsidRDefault="00872603" w:rsidP="00D71682">
      <w:pPr>
        <w:numPr>
          <w:ilvl w:val="0"/>
          <w:numId w:val="18"/>
        </w:numPr>
        <w:rPr>
          <w:bCs/>
          <w:u w:val="single"/>
        </w:rPr>
      </w:pPr>
      <w:r w:rsidRPr="00D71682">
        <w:rPr>
          <w:bCs/>
        </w:rPr>
        <w:t xml:space="preserve">understand their own </w:t>
      </w:r>
      <w:r>
        <w:rPr>
          <w:bCs/>
        </w:rPr>
        <w:t xml:space="preserve">strengths, goals, </w:t>
      </w:r>
      <w:r w:rsidRPr="00D71682">
        <w:rPr>
          <w:bCs/>
        </w:rPr>
        <w:t>values and ambitions, and assess whether their behaviour aligns with them</w:t>
      </w:r>
      <w:r>
        <w:rPr>
          <w:bCs/>
        </w:rPr>
        <w:t>;</w:t>
      </w:r>
    </w:p>
    <w:p w14:paraId="37CF6DC0" w14:textId="1C42E49C" w:rsidR="00872603" w:rsidRDefault="00872603" w:rsidP="00C77C47">
      <w:pPr>
        <w:numPr>
          <w:ilvl w:val="0"/>
          <w:numId w:val="18"/>
        </w:numPr>
      </w:pPr>
      <w:r w:rsidRPr="00ED02E4">
        <w:rPr>
          <w:bCs/>
        </w:rPr>
        <w:t xml:space="preserve">develop skills which will allow them to better understand their emotions and manage issues in the future. </w:t>
      </w:r>
    </w:p>
    <w:p w14:paraId="46B2DC3E" w14:textId="1E6585EC" w:rsidR="00872603" w:rsidRPr="000D0DEC" w:rsidRDefault="00872603" w:rsidP="00A14FC0">
      <w:pPr>
        <w:ind w:left="785"/>
      </w:pPr>
      <w:r>
        <w:t xml:space="preserve">In addition, these questions may be useful for further filtering </w:t>
      </w:r>
      <w:r w:rsidRPr="0012145C">
        <w:t>for resources that will be most useful for their specific circumstances.</w:t>
      </w:r>
    </w:p>
    <w:p w14:paraId="670D09BC" w14:textId="34FA1293" w:rsidR="00872603" w:rsidRPr="005D10AD" w:rsidRDefault="00872603" w:rsidP="005D10AD">
      <w:pPr>
        <w:pStyle w:val="NbrHeading2"/>
      </w:pPr>
      <w:bookmarkStart w:id="37" w:name="_Toc103603574"/>
      <w:r>
        <w:t>Email Interventions</w:t>
      </w:r>
      <w:bookmarkEnd w:id="37"/>
    </w:p>
    <w:p w14:paraId="18615611" w14:textId="5BB2B87F" w:rsidR="00872603" w:rsidRPr="000D0DEC" w:rsidRDefault="00872603" w:rsidP="0097131C">
      <w:pPr>
        <w:spacing w:line="240" w:lineRule="auto"/>
        <w:rPr>
          <w:rFonts w:cs="Arial"/>
          <w:szCs w:val="20"/>
        </w:rPr>
      </w:pPr>
      <w:bookmarkStart w:id="38" w:name="_Hlk103343475"/>
      <w:r w:rsidRPr="000D0DEC">
        <w:rPr>
          <w:rFonts w:cs="Arial"/>
          <w:szCs w:val="20"/>
        </w:rPr>
        <w:t>The theory outlined in Section 4.1 suggests that the messaging and resources provided in intervention emails should be straightforward, but not overly prescriptive and instead provide a foundation for paired exercises which allow students to clarify their own values</w:t>
      </w:r>
      <w:r>
        <w:rPr>
          <w:rFonts w:cs="Arial"/>
          <w:szCs w:val="20"/>
        </w:rPr>
        <w:t xml:space="preserve"> and </w:t>
      </w:r>
      <w:r w:rsidRPr="000D0DEC">
        <w:rPr>
          <w:rFonts w:cs="Arial"/>
          <w:szCs w:val="20"/>
        </w:rPr>
        <w:t xml:space="preserve">motivations, and </w:t>
      </w:r>
      <w:r>
        <w:rPr>
          <w:rFonts w:cs="Arial"/>
          <w:szCs w:val="20"/>
        </w:rPr>
        <w:t>d</w:t>
      </w:r>
      <w:r w:rsidRPr="00A767CE">
        <w:rPr>
          <w:rFonts w:cs="Arial"/>
          <w:szCs w:val="20"/>
        </w:rPr>
        <w:t>evelop internal resources and skills which they can use to support their own wellbeing throughout their lives.</w:t>
      </w:r>
    </w:p>
    <w:bookmarkEnd w:id="38"/>
    <w:p w14:paraId="7157AC5D" w14:textId="7BE0338F" w:rsidR="00872603" w:rsidRPr="000D0DEC" w:rsidRDefault="00872603" w:rsidP="0097131C">
      <w:pPr>
        <w:spacing w:after="0" w:line="240" w:lineRule="auto"/>
        <w:rPr>
          <w:rFonts w:cs="Arial"/>
          <w:szCs w:val="20"/>
        </w:rPr>
      </w:pPr>
      <w:r w:rsidRPr="000D0DEC">
        <w:rPr>
          <w:rFonts w:cs="Arial"/>
          <w:szCs w:val="20"/>
        </w:rPr>
        <w:t xml:space="preserve">Based on this theory, it is recommended that, </w:t>
      </w:r>
      <w:r>
        <w:rPr>
          <w:rFonts w:cs="Arial"/>
          <w:szCs w:val="20"/>
        </w:rPr>
        <w:t>where</w:t>
      </w:r>
      <w:r w:rsidRPr="000D0DEC">
        <w:rPr>
          <w:rFonts w:cs="Arial"/>
          <w:szCs w:val="20"/>
        </w:rPr>
        <w:t xml:space="preserve"> possible, intervention emails should provide students with:</w:t>
      </w:r>
    </w:p>
    <w:p w14:paraId="4B7C519D" w14:textId="6E856669" w:rsidR="00872603" w:rsidRPr="000D0DEC" w:rsidRDefault="00872603" w:rsidP="00CB1E5B">
      <w:pPr>
        <w:pStyle w:val="ListParagraph0"/>
        <w:numPr>
          <w:ilvl w:val="0"/>
          <w:numId w:val="16"/>
        </w:numPr>
        <w:spacing w:after="0" w:line="240" w:lineRule="auto"/>
        <w:rPr>
          <w:rFonts w:cs="Arial"/>
          <w:szCs w:val="20"/>
        </w:rPr>
      </w:pPr>
      <w:r w:rsidRPr="000D0DEC">
        <w:rPr>
          <w:rFonts w:cs="Arial"/>
          <w:szCs w:val="20"/>
        </w:rPr>
        <w:t>a selection of different resources (</w:t>
      </w:r>
      <w:r w:rsidRPr="00ED02E4">
        <w:rPr>
          <w:rFonts w:cs="Arial"/>
          <w:szCs w:val="20"/>
        </w:rPr>
        <w:t>Learn, Lift, Plan, Develop / PE, BA, CS and ML</w:t>
      </w:r>
      <w:r w:rsidRPr="000D0DEC">
        <w:rPr>
          <w:rFonts w:cs="Arial"/>
          <w:szCs w:val="20"/>
        </w:rPr>
        <w:t>) in order to (1) target different psychological processes and (2) allow each individual to choose the resources that suit their personal needs/preferences.</w:t>
      </w:r>
    </w:p>
    <w:p w14:paraId="1BCD571A" w14:textId="6DC2576F" w:rsidR="00872603" w:rsidRPr="00CD260D" w:rsidRDefault="00872603" w:rsidP="00CB1E5B">
      <w:pPr>
        <w:pStyle w:val="ListParagraph0"/>
        <w:numPr>
          <w:ilvl w:val="0"/>
          <w:numId w:val="16"/>
        </w:numPr>
        <w:spacing w:after="0" w:line="240" w:lineRule="auto"/>
        <w:rPr>
          <w:rFonts w:cs="Arial"/>
          <w:szCs w:val="20"/>
        </w:rPr>
      </w:pPr>
      <w:r w:rsidRPr="000D0DEC">
        <w:rPr>
          <w:rFonts w:cs="Arial"/>
          <w:szCs w:val="20"/>
        </w:rPr>
        <w:t>a set of Reflecti</w:t>
      </w:r>
      <w:r>
        <w:rPr>
          <w:rFonts w:cs="Arial"/>
          <w:szCs w:val="20"/>
        </w:rPr>
        <w:t>on</w:t>
      </w:r>
      <w:r w:rsidRPr="000D0DEC">
        <w:rPr>
          <w:rFonts w:cs="Arial"/>
          <w:szCs w:val="20"/>
        </w:rPr>
        <w:t xml:space="preserve"> Questions</w:t>
      </w:r>
      <w:r>
        <w:rPr>
          <w:rFonts w:cs="Arial"/>
          <w:szCs w:val="20"/>
        </w:rPr>
        <w:t xml:space="preserve"> (RQ)</w:t>
      </w:r>
      <w:r w:rsidRPr="000D0DEC">
        <w:rPr>
          <w:rFonts w:cs="Arial"/>
          <w:szCs w:val="20"/>
        </w:rPr>
        <w:t xml:space="preserve"> to accompany these resources, to support students to refine their own </w:t>
      </w:r>
      <w:r>
        <w:rPr>
          <w:rFonts w:cs="Arial"/>
          <w:szCs w:val="20"/>
        </w:rPr>
        <w:t xml:space="preserve">goals, </w:t>
      </w:r>
      <w:r w:rsidRPr="000D0DEC">
        <w:rPr>
          <w:rFonts w:cs="Arial"/>
          <w:szCs w:val="20"/>
        </w:rPr>
        <w:t xml:space="preserve">values, </w:t>
      </w:r>
      <w:r>
        <w:rPr>
          <w:rFonts w:cs="Arial"/>
          <w:szCs w:val="20"/>
        </w:rPr>
        <w:t xml:space="preserve">and ambitions that </w:t>
      </w:r>
      <w:r w:rsidRPr="000D0DEC">
        <w:rPr>
          <w:rFonts w:cs="Arial"/>
          <w:szCs w:val="20"/>
        </w:rPr>
        <w:t>relate the information provided to their own context, develop their competence</w:t>
      </w:r>
      <w:r>
        <w:rPr>
          <w:rFonts w:cs="Arial"/>
          <w:szCs w:val="20"/>
        </w:rPr>
        <w:t>,</w:t>
      </w:r>
      <w:r w:rsidRPr="000D0DEC">
        <w:rPr>
          <w:rFonts w:cs="Arial"/>
          <w:szCs w:val="20"/>
        </w:rPr>
        <w:t xml:space="preserve"> and reflect on the benefits of integrating any useful strategies into their routine.</w:t>
      </w:r>
    </w:p>
    <w:p w14:paraId="00C4ACC0" w14:textId="77777777" w:rsidR="00872603" w:rsidRDefault="00872603" w:rsidP="00190B16">
      <w:pPr>
        <w:spacing w:after="0" w:line="240" w:lineRule="auto"/>
        <w:rPr>
          <w:rFonts w:cs="Arial"/>
          <w:szCs w:val="20"/>
        </w:rPr>
      </w:pPr>
    </w:p>
    <w:p w14:paraId="625A8294" w14:textId="7412B41A" w:rsidR="00872603" w:rsidRDefault="00872603" w:rsidP="00D1713F">
      <w:pPr>
        <w:spacing w:after="0" w:line="240" w:lineRule="auto"/>
        <w:rPr>
          <w:rFonts w:cs="Arial"/>
          <w:szCs w:val="20"/>
        </w:rPr>
      </w:pPr>
      <w:proofErr w:type="spellStart"/>
      <w:r>
        <w:rPr>
          <w:rFonts w:cs="Arial"/>
          <w:szCs w:val="20"/>
        </w:rPr>
        <w:t>Iyarn</w:t>
      </w:r>
      <w:proofErr w:type="spellEnd"/>
      <w:r>
        <w:rPr>
          <w:rFonts w:cs="Arial"/>
          <w:szCs w:val="20"/>
        </w:rPr>
        <w:t xml:space="preserve"> should filter these by age group and segment, and email modifications may be provided as automated suggestions to teachers, rather than directly to students.</w:t>
      </w:r>
    </w:p>
    <w:p w14:paraId="2D53743A" w14:textId="77777777" w:rsidR="00872603" w:rsidRDefault="00872603" w:rsidP="00D1713F">
      <w:pPr>
        <w:spacing w:after="0" w:line="240" w:lineRule="auto"/>
        <w:rPr>
          <w:rFonts w:cs="Arial"/>
          <w:szCs w:val="20"/>
        </w:rPr>
      </w:pPr>
    </w:p>
    <w:p w14:paraId="22C3B6FD" w14:textId="77777777" w:rsidR="00872603" w:rsidRDefault="00872603" w:rsidP="00D1713F">
      <w:pPr>
        <w:spacing w:after="0" w:line="240" w:lineRule="auto"/>
        <w:rPr>
          <w:rFonts w:cs="Arial"/>
          <w:szCs w:val="20"/>
        </w:rPr>
      </w:pPr>
      <w:r>
        <w:rPr>
          <w:rFonts w:cs="Arial"/>
          <w:szCs w:val="20"/>
        </w:rPr>
        <w:t xml:space="preserve">Teachers and students may find it helpful to include a range of resources using the categories above. </w:t>
      </w:r>
    </w:p>
    <w:p w14:paraId="6BC82CDD" w14:textId="77777777" w:rsidR="00872603" w:rsidRDefault="00872603" w:rsidP="00A91E57">
      <w:pPr>
        <w:pStyle w:val="ListParagraph0"/>
        <w:numPr>
          <w:ilvl w:val="0"/>
          <w:numId w:val="26"/>
        </w:numPr>
        <w:spacing w:after="0" w:line="240" w:lineRule="auto"/>
        <w:rPr>
          <w:rFonts w:cs="Arial"/>
          <w:szCs w:val="20"/>
        </w:rPr>
      </w:pPr>
      <w:r w:rsidRPr="00A91E57">
        <w:rPr>
          <w:rFonts w:cs="Arial"/>
          <w:szCs w:val="20"/>
        </w:rPr>
        <w:t>Learn: learn more about wellbeing from these resources</w:t>
      </w:r>
    </w:p>
    <w:p w14:paraId="5A297DDF" w14:textId="77777777" w:rsidR="00872603" w:rsidRDefault="00872603" w:rsidP="00A91E57">
      <w:pPr>
        <w:pStyle w:val="ListParagraph0"/>
        <w:numPr>
          <w:ilvl w:val="0"/>
          <w:numId w:val="26"/>
        </w:numPr>
        <w:spacing w:after="0" w:line="240" w:lineRule="auto"/>
        <w:rPr>
          <w:rFonts w:cs="Arial"/>
          <w:szCs w:val="20"/>
        </w:rPr>
      </w:pPr>
      <w:r w:rsidRPr="00A91E57">
        <w:rPr>
          <w:rFonts w:cs="Arial"/>
          <w:szCs w:val="20"/>
        </w:rPr>
        <w:t>Lift: these are things that may lift your mood</w:t>
      </w:r>
    </w:p>
    <w:p w14:paraId="1221CC2D" w14:textId="77777777" w:rsidR="00872603" w:rsidRDefault="00872603" w:rsidP="00A91E57">
      <w:pPr>
        <w:pStyle w:val="ListParagraph0"/>
        <w:numPr>
          <w:ilvl w:val="0"/>
          <w:numId w:val="26"/>
        </w:numPr>
        <w:spacing w:after="0" w:line="240" w:lineRule="auto"/>
        <w:rPr>
          <w:rFonts w:cs="Arial"/>
          <w:szCs w:val="20"/>
        </w:rPr>
      </w:pPr>
      <w:r w:rsidRPr="00A91E57">
        <w:rPr>
          <w:rFonts w:cs="Arial"/>
          <w:szCs w:val="20"/>
        </w:rPr>
        <w:t>Plan: these are ideas to help you think about your goals and make steps to meet them</w:t>
      </w:r>
    </w:p>
    <w:p w14:paraId="4C463FA9" w14:textId="3D72CA4F" w:rsidR="00872603" w:rsidRDefault="00872603" w:rsidP="00A91E57">
      <w:pPr>
        <w:pStyle w:val="ListParagraph0"/>
        <w:numPr>
          <w:ilvl w:val="0"/>
          <w:numId w:val="26"/>
        </w:numPr>
        <w:spacing w:after="0" w:line="240" w:lineRule="auto"/>
        <w:rPr>
          <w:rFonts w:cs="Arial"/>
          <w:szCs w:val="20"/>
        </w:rPr>
      </w:pPr>
      <w:r>
        <w:rPr>
          <w:rFonts w:cs="Arial"/>
          <w:szCs w:val="20"/>
        </w:rPr>
        <w:t>Develop</w:t>
      </w:r>
      <w:r w:rsidRPr="00A91E57">
        <w:rPr>
          <w:rFonts w:cs="Arial"/>
          <w:szCs w:val="20"/>
        </w:rPr>
        <w:t>: these resources give you strategies and skills to cope</w:t>
      </w:r>
    </w:p>
    <w:p w14:paraId="60E8B200" w14:textId="45AF8158" w:rsidR="00872603" w:rsidRPr="00A91E57" w:rsidRDefault="00872603" w:rsidP="00A14FC0">
      <w:pPr>
        <w:pStyle w:val="ListParagraph0"/>
        <w:numPr>
          <w:ilvl w:val="0"/>
          <w:numId w:val="26"/>
        </w:numPr>
        <w:spacing w:after="0" w:line="240" w:lineRule="auto"/>
        <w:rPr>
          <w:rFonts w:cs="Arial"/>
          <w:szCs w:val="20"/>
        </w:rPr>
      </w:pPr>
      <w:r w:rsidRPr="00A91E57">
        <w:rPr>
          <w:rFonts w:cs="Arial"/>
          <w:szCs w:val="20"/>
        </w:rPr>
        <w:t xml:space="preserve">Reflect: these prompts help </w:t>
      </w:r>
      <w:r>
        <w:rPr>
          <w:rFonts w:cs="Arial"/>
          <w:szCs w:val="20"/>
        </w:rPr>
        <w:t xml:space="preserve">you </w:t>
      </w:r>
      <w:proofErr w:type="spellStart"/>
      <w:r>
        <w:rPr>
          <w:rFonts w:cs="Arial"/>
          <w:szCs w:val="20"/>
        </w:rPr>
        <w:t>checkin</w:t>
      </w:r>
      <w:proofErr w:type="spellEnd"/>
      <w:r>
        <w:rPr>
          <w:rFonts w:cs="Arial"/>
          <w:szCs w:val="20"/>
        </w:rPr>
        <w:t xml:space="preserve"> with yourself; you can use them before you </w:t>
      </w:r>
      <w:proofErr w:type="spellStart"/>
      <w:r>
        <w:rPr>
          <w:rFonts w:cs="Arial"/>
          <w:szCs w:val="20"/>
        </w:rPr>
        <w:t>checkin</w:t>
      </w:r>
      <w:proofErr w:type="spellEnd"/>
      <w:r>
        <w:rPr>
          <w:rFonts w:cs="Arial"/>
          <w:szCs w:val="20"/>
        </w:rPr>
        <w:t xml:space="preserve">, and afterwards </w:t>
      </w:r>
      <w:r w:rsidRPr="00A91E57">
        <w:rPr>
          <w:rFonts w:cs="Arial"/>
          <w:szCs w:val="20"/>
        </w:rPr>
        <w:t xml:space="preserve"> </w:t>
      </w:r>
    </w:p>
    <w:p w14:paraId="6DF71410" w14:textId="69AB0E8F" w:rsidR="00872603" w:rsidRDefault="00872603" w:rsidP="00D1713F">
      <w:pPr>
        <w:spacing w:after="0" w:line="240" w:lineRule="auto"/>
        <w:rPr>
          <w:rFonts w:cs="Arial"/>
          <w:szCs w:val="20"/>
        </w:rPr>
      </w:pPr>
      <w:r>
        <w:rPr>
          <w:rFonts w:cs="Arial"/>
          <w:szCs w:val="20"/>
        </w:rPr>
        <w:t xml:space="preserve"> </w:t>
      </w:r>
    </w:p>
    <w:p w14:paraId="583365E0" w14:textId="0EB6AD6E" w:rsidR="00872603" w:rsidRPr="00D1713F" w:rsidRDefault="00872603" w:rsidP="00D1713F">
      <w:pPr>
        <w:spacing w:after="0" w:line="240" w:lineRule="auto"/>
        <w:rPr>
          <w:rFonts w:cs="Arial"/>
          <w:szCs w:val="20"/>
        </w:rPr>
      </w:pPr>
      <w:r>
        <w:rPr>
          <w:rFonts w:cs="Arial"/>
          <w:szCs w:val="20"/>
        </w:rPr>
        <w:t xml:space="preserve">A sample email is provided below which teachers can modify to suit any segment/sub-area and to include the resources they have selected as appropriate for the specific student. </w:t>
      </w:r>
    </w:p>
    <w:p w14:paraId="0BE80688" w14:textId="365DEF40" w:rsidR="00872603" w:rsidRDefault="00872603" w:rsidP="00E21A04">
      <w:pPr>
        <w:pStyle w:val="NbrHeading3"/>
      </w:pPr>
      <w:bookmarkStart w:id="39" w:name="_Toc103603575"/>
      <w:r>
        <w:lastRenderedPageBreak/>
        <w:t>Sample Email</w:t>
      </w:r>
      <w:bookmarkEnd w:id="39"/>
    </w:p>
    <w:p w14:paraId="6C8DED66" w14:textId="69660041" w:rsidR="00872603" w:rsidRPr="00404DE6" w:rsidRDefault="00872603" w:rsidP="00A14FC0">
      <w:pPr>
        <w:pStyle w:val="BodyText"/>
      </w:pPr>
      <w:r>
        <w:rPr>
          <w:noProof/>
          <w:lang w:val="en-US"/>
        </w:rPr>
        <w:drawing>
          <wp:inline distT="0" distB="0" distL="0" distR="0" wp14:anchorId="546DEBB6" wp14:editId="622BC312">
            <wp:extent cx="5730778" cy="1498922"/>
            <wp:effectExtent l="0" t="0" r="3810" b="6350"/>
            <wp:docPr id="1" name="Picture 1" descr="C:\Users\125295_admin\AppData\Local\Microsoft\Windows\INetCache\Content.MSO\2BEDBEB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125295_admin\AppData\Local\Microsoft\Windows\INetCache\Content.MSO\2BEDBEBC.tmp"/>
                    <pic:cNvPicPr>
                      <a:picLocks noChangeAspect="1" noChangeArrowheads="1"/>
                    </pic:cNvPicPr>
                  </pic:nvPicPr>
                  <pic:blipFill rotWithShape="1">
                    <a:blip r:embed="rId11">
                      <a:extLst>
                        <a:ext uri="{28A0092B-C50C-407E-A947-70E740481C1C}">
                          <a14:useLocalDpi xmlns:a14="http://schemas.microsoft.com/office/drawing/2010/main" val="0"/>
                        </a:ext>
                      </a:extLst>
                    </a:blip>
                    <a:srcRect b="67165"/>
                    <a:stretch/>
                  </pic:blipFill>
                  <pic:spPr bwMode="auto">
                    <a:xfrm>
                      <a:off x="0" y="0"/>
                      <a:ext cx="5731510" cy="1499113"/>
                    </a:xfrm>
                    <a:prstGeom prst="rect">
                      <a:avLst/>
                    </a:prstGeom>
                    <a:noFill/>
                    <a:ln>
                      <a:noFill/>
                    </a:ln>
                    <a:extLst>
                      <a:ext uri="{53640926-AAD7-44D8-BBD7-CCE9431645EC}">
                        <a14:shadowObscured xmlns:a14="http://schemas.microsoft.com/office/drawing/2010/main"/>
                      </a:ext>
                    </a:extLst>
                  </pic:spPr>
                </pic:pic>
              </a:graphicData>
            </a:graphic>
          </wp:inline>
        </w:drawing>
      </w:r>
    </w:p>
    <w:p w14:paraId="6CFA78AA" w14:textId="26FB2222" w:rsidR="00872603" w:rsidRPr="00A14FC0" w:rsidRDefault="00872603" w:rsidP="00190B16">
      <w:pPr>
        <w:rPr>
          <w:b/>
        </w:rPr>
      </w:pPr>
      <w:r>
        <w:rPr>
          <w:b/>
        </w:rPr>
        <w:t xml:space="preserve">Thank you for checking in. We’re here to support you with resources chosen by your teacher, from organisations that work to help us all build wellbeing skills. </w:t>
      </w:r>
    </w:p>
    <w:p w14:paraId="5FF3FA5B" w14:textId="0EF0B029" w:rsidR="00872603" w:rsidRPr="00D9015A" w:rsidRDefault="00872603" w:rsidP="00190B16">
      <w:bookmarkStart w:id="40" w:name="_Hlk103951225"/>
      <w:r w:rsidRPr="00D9015A">
        <w:t xml:space="preserve">Based on your [X segment] check-in, </w:t>
      </w:r>
      <w:r>
        <w:t>some of these resources may be helpful to you</w:t>
      </w:r>
      <w:r w:rsidRPr="00D9015A">
        <w:t xml:space="preserve">. </w:t>
      </w:r>
    </w:p>
    <w:bookmarkEnd w:id="40"/>
    <w:p w14:paraId="2DD864C7" w14:textId="69ABA799" w:rsidR="00872603" w:rsidRPr="00D9015A" w:rsidRDefault="00872603" w:rsidP="00190B16">
      <w:r>
        <w:t xml:space="preserve">You can choose which resources you want to use, to learn, lift, plan, develop skills, or reflect. As many factors contribute to [x segment], </w:t>
      </w:r>
      <w:r w:rsidRPr="00EA142E">
        <w:t>we’ve organised resources so you can choose which topic is most important for you</w:t>
      </w:r>
      <w:r>
        <w:t>:</w:t>
      </w:r>
    </w:p>
    <w:p w14:paraId="619EF976" w14:textId="77777777" w:rsidR="00872603" w:rsidRPr="00D9015A" w:rsidRDefault="00872603" w:rsidP="00CB1E5B">
      <w:pPr>
        <w:pStyle w:val="ListParagraph0"/>
        <w:numPr>
          <w:ilvl w:val="0"/>
          <w:numId w:val="27"/>
        </w:numPr>
        <w:spacing w:before="0" w:after="160" w:line="259" w:lineRule="auto"/>
        <w:contextualSpacing/>
      </w:pPr>
      <w:r w:rsidRPr="00D9015A">
        <w:t>[Topic 1]</w:t>
      </w:r>
    </w:p>
    <w:p w14:paraId="2AD51589" w14:textId="77777777" w:rsidR="00872603" w:rsidRPr="00D9015A" w:rsidRDefault="00872603" w:rsidP="00CB1E5B">
      <w:pPr>
        <w:pStyle w:val="ListParagraph0"/>
        <w:numPr>
          <w:ilvl w:val="0"/>
          <w:numId w:val="27"/>
        </w:numPr>
        <w:spacing w:before="0" w:after="160" w:line="259" w:lineRule="auto"/>
        <w:contextualSpacing/>
      </w:pPr>
      <w:r w:rsidRPr="00D9015A">
        <w:t>[Topic 2]</w:t>
      </w:r>
    </w:p>
    <w:p w14:paraId="4BA7F14D" w14:textId="77777777" w:rsidR="00872603" w:rsidRPr="00D9015A" w:rsidRDefault="00872603" w:rsidP="00CB1E5B">
      <w:pPr>
        <w:pStyle w:val="ListParagraph0"/>
        <w:numPr>
          <w:ilvl w:val="0"/>
          <w:numId w:val="27"/>
        </w:numPr>
        <w:spacing w:before="0" w:after="160" w:line="259" w:lineRule="auto"/>
        <w:contextualSpacing/>
      </w:pPr>
      <w:r w:rsidRPr="00D9015A">
        <w:t>[Topic 3]</w:t>
      </w:r>
    </w:p>
    <w:p w14:paraId="04E0EA39" w14:textId="77777777" w:rsidR="00872603" w:rsidRPr="00D9015A" w:rsidRDefault="00872603" w:rsidP="00CB1E5B">
      <w:pPr>
        <w:pStyle w:val="ListParagraph0"/>
        <w:numPr>
          <w:ilvl w:val="0"/>
          <w:numId w:val="27"/>
        </w:numPr>
        <w:spacing w:before="0" w:after="160" w:line="259" w:lineRule="auto"/>
        <w:contextualSpacing/>
      </w:pPr>
      <w:r w:rsidRPr="00D9015A">
        <w:t>[Topic 4]</w:t>
      </w:r>
    </w:p>
    <w:p w14:paraId="4386389D" w14:textId="15F31A27" w:rsidR="00872603" w:rsidRPr="00D9015A" w:rsidRDefault="00872603" w:rsidP="00190B16">
      <w:r w:rsidRPr="00D9015A">
        <w:t xml:space="preserve">Under each heading there are a variety of resources for you to choose from: look through the resources that interest you and see what works best for you. </w:t>
      </w:r>
    </w:p>
    <w:p w14:paraId="0F36C9D0" w14:textId="77777777" w:rsidR="00872603" w:rsidRDefault="00872603" w:rsidP="00190B16">
      <w:r w:rsidRPr="00D9015A">
        <w:t xml:space="preserve">If nothing here fits, or quite addresses the specific issues you are facing, you can reach out to [school counsellor] for advice at [contact details] or, if you prefer, sign up to </w:t>
      </w:r>
      <w:hyperlink r:id="rId12" w:history="1">
        <w:r w:rsidRPr="00D9015A">
          <w:rPr>
            <w:rStyle w:val="Hyperlink"/>
          </w:rPr>
          <w:t>Headspace</w:t>
        </w:r>
      </w:hyperlink>
      <w:r w:rsidRPr="00D9015A">
        <w:t xml:space="preserve"> where you can talk privately to professional counsellors over the phone or via webchat between 9am and 1am.</w:t>
      </w:r>
    </w:p>
    <w:p w14:paraId="43E8DDD2" w14:textId="77777777" w:rsidR="00872603" w:rsidRDefault="00872603" w:rsidP="00190B16">
      <w:pPr>
        <w:rPr>
          <w:u w:val="single"/>
        </w:rPr>
      </w:pPr>
    </w:p>
    <w:p w14:paraId="5792900A" w14:textId="77777777" w:rsidR="00872603" w:rsidRPr="00165F07" w:rsidRDefault="00872603" w:rsidP="00CB1E5B">
      <w:pPr>
        <w:pStyle w:val="ListParagraph0"/>
        <w:numPr>
          <w:ilvl w:val="0"/>
          <w:numId w:val="29"/>
        </w:numPr>
        <w:spacing w:before="0" w:after="160" w:line="259" w:lineRule="auto"/>
        <w:contextualSpacing/>
        <w:jc w:val="center"/>
        <w:rPr>
          <w:b/>
          <w:sz w:val="24"/>
        </w:rPr>
      </w:pPr>
      <w:r w:rsidRPr="00165F07">
        <w:rPr>
          <w:b/>
          <w:sz w:val="24"/>
        </w:rPr>
        <w:t>Topic 1</w:t>
      </w:r>
    </w:p>
    <w:p w14:paraId="2CACA5CD" w14:textId="3E67AAD5" w:rsidR="00872603" w:rsidRDefault="00872603" w:rsidP="00190B16">
      <w:pPr>
        <w:rPr>
          <w:u w:val="single"/>
        </w:rPr>
      </w:pPr>
      <w:r>
        <w:rPr>
          <w:i/>
        </w:rPr>
        <w:t>Resources (ideally showing a range of Learn; Lift; Plan; Develop; Reflect)</w:t>
      </w:r>
    </w:p>
    <w:p w14:paraId="76617EF6" w14:textId="5069D406" w:rsidR="00872603" w:rsidRPr="00AC2370" w:rsidRDefault="00872603" w:rsidP="00190B16">
      <w:r>
        <w:t>[Resource 1] – basic description (e.g., this resource is useful for x), medium</w:t>
      </w:r>
    </w:p>
    <w:p w14:paraId="1550AD3D" w14:textId="77777777" w:rsidR="00872603" w:rsidRPr="003E6D89" w:rsidRDefault="00872603" w:rsidP="00190B16">
      <w:pPr>
        <w:rPr>
          <w:u w:val="single"/>
        </w:rPr>
      </w:pPr>
      <w:r>
        <w:t>[Resource 2]</w:t>
      </w:r>
      <w:r w:rsidRPr="003E6D89">
        <w:t xml:space="preserve"> </w:t>
      </w:r>
      <w:r>
        <w:t>– basic description, medium</w:t>
      </w:r>
    </w:p>
    <w:p w14:paraId="5312B907" w14:textId="77777777" w:rsidR="00872603" w:rsidRDefault="00872603" w:rsidP="00190B16">
      <w:r>
        <w:t>[Resource 3]</w:t>
      </w:r>
      <w:r w:rsidRPr="003E6D89">
        <w:t xml:space="preserve"> </w:t>
      </w:r>
      <w:r>
        <w:t xml:space="preserve">– basic description, medium </w:t>
      </w:r>
    </w:p>
    <w:p w14:paraId="10512068" w14:textId="77777777" w:rsidR="00872603" w:rsidRDefault="00872603" w:rsidP="00190B16"/>
    <w:p w14:paraId="1354E79D" w14:textId="77777777" w:rsidR="00872603" w:rsidRDefault="00872603" w:rsidP="00190B16">
      <w:r>
        <w:rPr>
          <w:i/>
        </w:rPr>
        <w:t>Reflection Questions</w:t>
      </w:r>
    </w:p>
    <w:p w14:paraId="3B461D7F" w14:textId="77777777" w:rsidR="00872603" w:rsidRPr="003778E0" w:rsidRDefault="00872603" w:rsidP="00CB1E5B">
      <w:pPr>
        <w:pStyle w:val="ListParagraph0"/>
        <w:numPr>
          <w:ilvl w:val="0"/>
          <w:numId w:val="28"/>
        </w:numPr>
        <w:spacing w:before="0" w:after="160" w:line="259" w:lineRule="auto"/>
        <w:ind w:left="357" w:hanging="357"/>
        <w:rPr>
          <w:u w:val="single"/>
        </w:rPr>
      </w:pPr>
      <w:r>
        <w:t>Reflection Q 1</w:t>
      </w:r>
    </w:p>
    <w:p w14:paraId="0BE6521A" w14:textId="77777777" w:rsidR="00872603" w:rsidRPr="003778E0" w:rsidRDefault="00872603" w:rsidP="00CB1E5B">
      <w:pPr>
        <w:pStyle w:val="ListParagraph0"/>
        <w:numPr>
          <w:ilvl w:val="0"/>
          <w:numId w:val="28"/>
        </w:numPr>
        <w:spacing w:before="0" w:after="160" w:line="259" w:lineRule="auto"/>
        <w:ind w:left="357" w:hanging="357"/>
        <w:rPr>
          <w:u w:val="single"/>
        </w:rPr>
      </w:pPr>
      <w:r>
        <w:t>Reflection Q 2</w:t>
      </w:r>
    </w:p>
    <w:p w14:paraId="1DE8756E" w14:textId="77777777" w:rsidR="00872603" w:rsidRPr="00165F07" w:rsidRDefault="00872603" w:rsidP="00CB1E5B">
      <w:pPr>
        <w:pStyle w:val="ListParagraph0"/>
        <w:numPr>
          <w:ilvl w:val="0"/>
          <w:numId w:val="28"/>
        </w:numPr>
        <w:spacing w:before="0" w:after="160" w:line="259" w:lineRule="auto"/>
        <w:ind w:left="357" w:hanging="357"/>
        <w:rPr>
          <w:u w:val="single"/>
        </w:rPr>
      </w:pPr>
      <w:r>
        <w:t>Reflection Q 3</w:t>
      </w:r>
    </w:p>
    <w:p w14:paraId="79EDC976" w14:textId="7F5E16C7" w:rsidR="00872603" w:rsidRPr="003778E0" w:rsidRDefault="00872603" w:rsidP="00CB1E5B">
      <w:pPr>
        <w:pStyle w:val="ListParagraph0"/>
        <w:numPr>
          <w:ilvl w:val="0"/>
          <w:numId w:val="28"/>
        </w:numPr>
        <w:spacing w:before="0" w:after="160" w:line="259" w:lineRule="auto"/>
        <w:ind w:left="357" w:hanging="357"/>
        <w:rPr>
          <w:u w:val="single"/>
        </w:rPr>
      </w:pPr>
      <w:r w:rsidRPr="00582B3B">
        <w:rPr>
          <w:u w:val="single"/>
        </w:rPr>
        <w:lastRenderedPageBreak/>
        <w:t>Standard Reflection Q:</w:t>
      </w:r>
      <w:r w:rsidRPr="00582B3B">
        <w:t xml:space="preserve"> Did these resource</w:t>
      </w:r>
      <w:r>
        <w:t>s</w:t>
      </w:r>
      <w:r w:rsidRPr="00582B3B">
        <w:t xml:space="preserve"> provide you with any strategies that you think would be helpful? If so, how would you apply them</w:t>
      </w:r>
      <w:r>
        <w:t xml:space="preserve"> and/or integrate them into your routine?</w:t>
      </w:r>
    </w:p>
    <w:p w14:paraId="32569F2A" w14:textId="77777777" w:rsidR="00872603" w:rsidRPr="00AC2370" w:rsidRDefault="00872603" w:rsidP="00190B16">
      <w:pPr>
        <w:pStyle w:val="ListParagraph0"/>
        <w:ind w:left="360"/>
        <w:rPr>
          <w:u w:val="single"/>
        </w:rPr>
      </w:pPr>
    </w:p>
    <w:p w14:paraId="4024EC4B" w14:textId="77777777" w:rsidR="00872603" w:rsidRPr="00AC2370" w:rsidRDefault="00872603" w:rsidP="00190B16">
      <w:pPr>
        <w:rPr>
          <w:u w:val="single"/>
        </w:rPr>
      </w:pPr>
    </w:p>
    <w:p w14:paraId="6389D183" w14:textId="77777777" w:rsidR="00872603" w:rsidRPr="00165F07" w:rsidRDefault="00872603" w:rsidP="00CB1E5B">
      <w:pPr>
        <w:pStyle w:val="ListParagraph0"/>
        <w:numPr>
          <w:ilvl w:val="0"/>
          <w:numId w:val="29"/>
        </w:numPr>
        <w:spacing w:before="0" w:after="160" w:line="259" w:lineRule="auto"/>
        <w:contextualSpacing/>
        <w:jc w:val="center"/>
        <w:rPr>
          <w:b/>
          <w:sz w:val="24"/>
        </w:rPr>
      </w:pPr>
      <w:r w:rsidRPr="00165F07">
        <w:rPr>
          <w:b/>
          <w:sz w:val="24"/>
        </w:rPr>
        <w:t>Topic 2</w:t>
      </w:r>
    </w:p>
    <w:p w14:paraId="39376761" w14:textId="77777777" w:rsidR="00872603" w:rsidRDefault="00872603" w:rsidP="00190B16">
      <w:pPr>
        <w:rPr>
          <w:u w:val="single"/>
        </w:rPr>
      </w:pPr>
      <w:r>
        <w:rPr>
          <w:i/>
        </w:rPr>
        <w:t>Resources</w:t>
      </w:r>
    </w:p>
    <w:p w14:paraId="1D85D772" w14:textId="06F7C0E0" w:rsidR="00872603" w:rsidRPr="003E6D89" w:rsidRDefault="00872603" w:rsidP="00190B16">
      <w:pPr>
        <w:rPr>
          <w:u w:val="single"/>
        </w:rPr>
      </w:pPr>
      <w:r>
        <w:t>[Resource 1] – basic description (e.g., this resource is useful for x), medium</w:t>
      </w:r>
    </w:p>
    <w:p w14:paraId="32A6F6C6" w14:textId="77777777" w:rsidR="00872603" w:rsidRPr="003E6D89" w:rsidRDefault="00872603" w:rsidP="00190B16">
      <w:pPr>
        <w:rPr>
          <w:u w:val="single"/>
        </w:rPr>
      </w:pPr>
      <w:r>
        <w:t>[Resource 2]</w:t>
      </w:r>
      <w:r w:rsidRPr="003E6D89">
        <w:t xml:space="preserve"> </w:t>
      </w:r>
      <w:r>
        <w:t>– basic description, medium</w:t>
      </w:r>
    </w:p>
    <w:p w14:paraId="4A55D2E9" w14:textId="77777777" w:rsidR="00872603" w:rsidRDefault="00872603" w:rsidP="00190B16">
      <w:r>
        <w:t>[Resource 3]</w:t>
      </w:r>
      <w:r w:rsidRPr="003E6D89">
        <w:t xml:space="preserve"> </w:t>
      </w:r>
      <w:r>
        <w:t xml:space="preserve">– basic description, medium </w:t>
      </w:r>
    </w:p>
    <w:p w14:paraId="59890B56" w14:textId="77777777" w:rsidR="00872603" w:rsidRDefault="00872603" w:rsidP="00190B16"/>
    <w:p w14:paraId="7984C226" w14:textId="77777777" w:rsidR="00872603" w:rsidRDefault="00872603" w:rsidP="00190B16">
      <w:r>
        <w:rPr>
          <w:i/>
        </w:rPr>
        <w:t>Reflection Questions</w:t>
      </w:r>
    </w:p>
    <w:p w14:paraId="751918D3" w14:textId="77777777" w:rsidR="00872603" w:rsidRPr="003778E0" w:rsidRDefault="00872603" w:rsidP="00CB1E5B">
      <w:pPr>
        <w:pStyle w:val="ListParagraph0"/>
        <w:numPr>
          <w:ilvl w:val="0"/>
          <w:numId w:val="28"/>
        </w:numPr>
        <w:spacing w:before="0" w:after="160" w:line="259" w:lineRule="auto"/>
        <w:ind w:left="357" w:hanging="357"/>
        <w:rPr>
          <w:u w:val="single"/>
        </w:rPr>
      </w:pPr>
      <w:r>
        <w:t>Reflection Q 1</w:t>
      </w:r>
    </w:p>
    <w:p w14:paraId="5EDA3B94" w14:textId="77777777" w:rsidR="00872603" w:rsidRPr="003778E0" w:rsidRDefault="00872603" w:rsidP="00CB1E5B">
      <w:pPr>
        <w:pStyle w:val="ListParagraph0"/>
        <w:numPr>
          <w:ilvl w:val="0"/>
          <w:numId w:val="28"/>
        </w:numPr>
        <w:spacing w:before="0" w:after="160" w:line="259" w:lineRule="auto"/>
        <w:ind w:left="357" w:hanging="357"/>
        <w:rPr>
          <w:u w:val="single"/>
        </w:rPr>
      </w:pPr>
      <w:r>
        <w:t>Reflection Q 2</w:t>
      </w:r>
    </w:p>
    <w:p w14:paraId="752C9061" w14:textId="77777777" w:rsidR="00872603" w:rsidRPr="00165F07" w:rsidRDefault="00872603" w:rsidP="00CB1E5B">
      <w:pPr>
        <w:pStyle w:val="ListParagraph0"/>
        <w:numPr>
          <w:ilvl w:val="0"/>
          <w:numId w:val="28"/>
        </w:numPr>
        <w:spacing w:before="0" w:after="160" w:line="259" w:lineRule="auto"/>
        <w:ind w:left="357" w:hanging="357"/>
        <w:rPr>
          <w:u w:val="single"/>
        </w:rPr>
      </w:pPr>
      <w:r>
        <w:t>Reflection Q 3</w:t>
      </w:r>
    </w:p>
    <w:p w14:paraId="49ABBD7E" w14:textId="5862CE5D" w:rsidR="00872603" w:rsidRPr="003778E0" w:rsidRDefault="00872603" w:rsidP="00CB1E5B">
      <w:pPr>
        <w:pStyle w:val="ListParagraph0"/>
        <w:numPr>
          <w:ilvl w:val="0"/>
          <w:numId w:val="28"/>
        </w:numPr>
        <w:spacing w:before="0" w:after="160" w:line="259" w:lineRule="auto"/>
        <w:ind w:left="357" w:hanging="357"/>
        <w:rPr>
          <w:u w:val="single"/>
        </w:rPr>
      </w:pPr>
      <w:r w:rsidRPr="00582B3B">
        <w:rPr>
          <w:u w:val="single"/>
        </w:rPr>
        <w:t>Standard</w:t>
      </w:r>
      <w:r>
        <w:rPr>
          <w:u w:val="single"/>
        </w:rPr>
        <w:t xml:space="preserve"> </w:t>
      </w:r>
      <w:r w:rsidRPr="00582B3B">
        <w:rPr>
          <w:u w:val="single"/>
        </w:rPr>
        <w:t>Reflection Q:</w:t>
      </w:r>
      <w:r w:rsidRPr="00582B3B">
        <w:t xml:space="preserve"> Did</w:t>
      </w:r>
      <w:r>
        <w:t xml:space="preserve"> these resources provide you with any strategies that you think would be helpful? If so, how would you apply them and/or integrate them into your routine?</w:t>
      </w:r>
    </w:p>
    <w:p w14:paraId="5C91661C" w14:textId="77777777" w:rsidR="00872603" w:rsidRPr="003778E0" w:rsidRDefault="00872603" w:rsidP="00190B16">
      <w:pPr>
        <w:pStyle w:val="ListParagraph0"/>
        <w:ind w:left="360"/>
        <w:rPr>
          <w:u w:val="single"/>
        </w:rPr>
      </w:pPr>
    </w:p>
    <w:p w14:paraId="51072A1F" w14:textId="77777777" w:rsidR="00872603" w:rsidRPr="003E6D89" w:rsidRDefault="00872603" w:rsidP="00190B16">
      <w:pPr>
        <w:rPr>
          <w:u w:val="single"/>
        </w:rPr>
      </w:pPr>
    </w:p>
    <w:p w14:paraId="1AE7BAF6" w14:textId="77777777" w:rsidR="00872603" w:rsidRPr="00165F07" w:rsidRDefault="00872603" w:rsidP="00CB1E5B">
      <w:pPr>
        <w:pStyle w:val="ListParagraph0"/>
        <w:numPr>
          <w:ilvl w:val="0"/>
          <w:numId w:val="29"/>
        </w:numPr>
        <w:spacing w:before="0" w:after="160" w:line="259" w:lineRule="auto"/>
        <w:contextualSpacing/>
        <w:jc w:val="center"/>
        <w:rPr>
          <w:b/>
          <w:sz w:val="24"/>
        </w:rPr>
      </w:pPr>
      <w:r w:rsidRPr="00165F07">
        <w:rPr>
          <w:b/>
          <w:sz w:val="24"/>
        </w:rPr>
        <w:t>Topic 3</w:t>
      </w:r>
    </w:p>
    <w:p w14:paraId="46FC1EB9" w14:textId="77777777" w:rsidR="00872603" w:rsidRDefault="00872603" w:rsidP="00190B16">
      <w:pPr>
        <w:rPr>
          <w:u w:val="single"/>
        </w:rPr>
      </w:pPr>
      <w:r>
        <w:rPr>
          <w:i/>
        </w:rPr>
        <w:t>Resources</w:t>
      </w:r>
    </w:p>
    <w:p w14:paraId="51337141" w14:textId="69AF0AEB" w:rsidR="00872603" w:rsidRPr="003E6D89" w:rsidRDefault="00872603" w:rsidP="00190B16">
      <w:pPr>
        <w:rPr>
          <w:u w:val="single"/>
        </w:rPr>
      </w:pPr>
      <w:r>
        <w:t>[Resource 1] – basic description (e.g., this resource is useful for x), medium</w:t>
      </w:r>
    </w:p>
    <w:p w14:paraId="3D8CA07B" w14:textId="77777777" w:rsidR="00872603" w:rsidRPr="003E6D89" w:rsidRDefault="00872603" w:rsidP="00190B16">
      <w:pPr>
        <w:rPr>
          <w:u w:val="single"/>
        </w:rPr>
      </w:pPr>
      <w:r>
        <w:t>[Resource 2]</w:t>
      </w:r>
      <w:r w:rsidRPr="003E6D89">
        <w:t xml:space="preserve"> </w:t>
      </w:r>
      <w:r>
        <w:t>– basic description, medium</w:t>
      </w:r>
    </w:p>
    <w:p w14:paraId="56F56EAA" w14:textId="77777777" w:rsidR="00872603" w:rsidRDefault="00872603" w:rsidP="00190B16">
      <w:r>
        <w:t>[Resource 3]</w:t>
      </w:r>
      <w:r w:rsidRPr="003E6D89">
        <w:t xml:space="preserve"> </w:t>
      </w:r>
      <w:r>
        <w:t xml:space="preserve">– basic description, medium </w:t>
      </w:r>
    </w:p>
    <w:p w14:paraId="20A363C0" w14:textId="77777777" w:rsidR="00872603" w:rsidRDefault="00872603" w:rsidP="00190B16"/>
    <w:p w14:paraId="3736771F" w14:textId="77777777" w:rsidR="00872603" w:rsidRDefault="00872603" w:rsidP="00190B16">
      <w:r>
        <w:rPr>
          <w:i/>
        </w:rPr>
        <w:t>Reflection Questions</w:t>
      </w:r>
    </w:p>
    <w:p w14:paraId="3F84A6D8" w14:textId="77777777" w:rsidR="00872603" w:rsidRPr="00165F07" w:rsidRDefault="00872603" w:rsidP="00CB1E5B">
      <w:pPr>
        <w:pStyle w:val="ListParagraph0"/>
        <w:numPr>
          <w:ilvl w:val="0"/>
          <w:numId w:val="28"/>
        </w:numPr>
        <w:spacing w:before="0" w:after="160" w:line="259" w:lineRule="auto"/>
        <w:ind w:left="357" w:hanging="357"/>
        <w:rPr>
          <w:u w:val="single"/>
        </w:rPr>
      </w:pPr>
      <w:r>
        <w:t>Reflection Q 1</w:t>
      </w:r>
    </w:p>
    <w:p w14:paraId="5F018A5A" w14:textId="77777777" w:rsidR="00872603" w:rsidRPr="003778E0" w:rsidRDefault="00872603" w:rsidP="00CB1E5B">
      <w:pPr>
        <w:pStyle w:val="ListParagraph0"/>
        <w:numPr>
          <w:ilvl w:val="0"/>
          <w:numId w:val="28"/>
        </w:numPr>
        <w:spacing w:before="0" w:after="160" w:line="259" w:lineRule="auto"/>
        <w:ind w:left="357" w:hanging="357"/>
        <w:rPr>
          <w:u w:val="single"/>
        </w:rPr>
      </w:pPr>
      <w:r>
        <w:t>Reflection Q 2</w:t>
      </w:r>
    </w:p>
    <w:p w14:paraId="59258F63" w14:textId="77777777" w:rsidR="00872603" w:rsidRPr="00165F07" w:rsidRDefault="00872603" w:rsidP="00CB1E5B">
      <w:pPr>
        <w:pStyle w:val="ListParagraph0"/>
        <w:numPr>
          <w:ilvl w:val="0"/>
          <w:numId w:val="28"/>
        </w:numPr>
        <w:spacing w:before="0" w:after="160" w:line="259" w:lineRule="auto"/>
        <w:ind w:left="357" w:hanging="357"/>
        <w:rPr>
          <w:u w:val="single"/>
        </w:rPr>
      </w:pPr>
      <w:r>
        <w:t>Reflection Q 3</w:t>
      </w:r>
    </w:p>
    <w:p w14:paraId="10FAAA00" w14:textId="6193B5CD" w:rsidR="00872603" w:rsidRPr="003778E0" w:rsidRDefault="00872603" w:rsidP="00CB1E5B">
      <w:pPr>
        <w:pStyle w:val="ListParagraph0"/>
        <w:numPr>
          <w:ilvl w:val="0"/>
          <w:numId w:val="28"/>
        </w:numPr>
        <w:spacing w:before="0" w:after="160" w:line="259" w:lineRule="auto"/>
        <w:ind w:left="357" w:hanging="357"/>
        <w:rPr>
          <w:u w:val="single"/>
        </w:rPr>
      </w:pPr>
      <w:r w:rsidRPr="00582B3B">
        <w:rPr>
          <w:u w:val="single"/>
        </w:rPr>
        <w:t>Standard Reflection Q:</w:t>
      </w:r>
      <w:r w:rsidRPr="00582B3B">
        <w:t xml:space="preserve"> Did</w:t>
      </w:r>
      <w:r>
        <w:t xml:space="preserve"> these resources provide you with any strategies that you think would be helpful? If so, how would you apply them and/or integrate them into your routine?</w:t>
      </w:r>
    </w:p>
    <w:p w14:paraId="7B587E17" w14:textId="77777777" w:rsidR="00872603" w:rsidRPr="00165F07" w:rsidRDefault="00872603" w:rsidP="00190B16">
      <w:pPr>
        <w:rPr>
          <w:sz w:val="24"/>
          <w:u w:val="single"/>
        </w:rPr>
      </w:pPr>
    </w:p>
    <w:p w14:paraId="0CEA2C20" w14:textId="77777777" w:rsidR="00872603" w:rsidRPr="00165F07" w:rsidRDefault="00872603" w:rsidP="00CB1E5B">
      <w:pPr>
        <w:pStyle w:val="ListParagraph0"/>
        <w:numPr>
          <w:ilvl w:val="0"/>
          <w:numId w:val="29"/>
        </w:numPr>
        <w:spacing w:before="0" w:after="160" w:line="259" w:lineRule="auto"/>
        <w:contextualSpacing/>
        <w:jc w:val="center"/>
        <w:rPr>
          <w:b/>
          <w:sz w:val="24"/>
        </w:rPr>
      </w:pPr>
      <w:r w:rsidRPr="00165F07">
        <w:rPr>
          <w:b/>
          <w:sz w:val="24"/>
        </w:rPr>
        <w:t>Topic 4</w:t>
      </w:r>
    </w:p>
    <w:p w14:paraId="0EAB6D2B" w14:textId="77777777" w:rsidR="00872603" w:rsidRDefault="00872603" w:rsidP="00190B16">
      <w:pPr>
        <w:rPr>
          <w:u w:val="single"/>
        </w:rPr>
      </w:pPr>
      <w:r>
        <w:rPr>
          <w:i/>
        </w:rPr>
        <w:t>Resources</w:t>
      </w:r>
    </w:p>
    <w:p w14:paraId="6187BE2C" w14:textId="7B42C663" w:rsidR="00872603" w:rsidRPr="003E6D89" w:rsidRDefault="00872603" w:rsidP="00190B16">
      <w:pPr>
        <w:rPr>
          <w:u w:val="single"/>
        </w:rPr>
      </w:pPr>
      <w:r>
        <w:t>[Resource 1] – basic description (e.g., this resource is useful for x), medium</w:t>
      </w:r>
    </w:p>
    <w:p w14:paraId="2F9776A0" w14:textId="77777777" w:rsidR="00872603" w:rsidRPr="003E6D89" w:rsidRDefault="00872603" w:rsidP="00190B16">
      <w:pPr>
        <w:rPr>
          <w:u w:val="single"/>
        </w:rPr>
      </w:pPr>
      <w:r>
        <w:t>[Resource 2]</w:t>
      </w:r>
      <w:r w:rsidRPr="003E6D89">
        <w:t xml:space="preserve"> </w:t>
      </w:r>
      <w:r>
        <w:t>– basic description, medium</w:t>
      </w:r>
    </w:p>
    <w:p w14:paraId="60AEAD64" w14:textId="77777777" w:rsidR="00872603" w:rsidRDefault="00872603" w:rsidP="00190B16">
      <w:r>
        <w:t>[Resource 3]</w:t>
      </w:r>
      <w:r w:rsidRPr="003E6D89">
        <w:t xml:space="preserve"> </w:t>
      </w:r>
      <w:r>
        <w:t xml:space="preserve">– basic description, medium </w:t>
      </w:r>
    </w:p>
    <w:p w14:paraId="283ECA4B" w14:textId="77777777" w:rsidR="00872603" w:rsidRDefault="00872603" w:rsidP="00190B16"/>
    <w:p w14:paraId="0BE3677B" w14:textId="77777777" w:rsidR="00872603" w:rsidRDefault="00872603" w:rsidP="00190B16">
      <w:r>
        <w:rPr>
          <w:i/>
        </w:rPr>
        <w:t>Reflection Questions</w:t>
      </w:r>
    </w:p>
    <w:p w14:paraId="2E05910F" w14:textId="77777777" w:rsidR="00872603" w:rsidRPr="003778E0" w:rsidRDefault="00872603" w:rsidP="00CB1E5B">
      <w:pPr>
        <w:pStyle w:val="ListParagraph0"/>
        <w:numPr>
          <w:ilvl w:val="0"/>
          <w:numId w:val="28"/>
        </w:numPr>
        <w:spacing w:before="0" w:after="160" w:line="259" w:lineRule="auto"/>
        <w:ind w:left="357" w:hanging="357"/>
        <w:rPr>
          <w:u w:val="single"/>
        </w:rPr>
      </w:pPr>
      <w:r>
        <w:t>Reflection Q 1</w:t>
      </w:r>
    </w:p>
    <w:p w14:paraId="269AA8D8" w14:textId="77777777" w:rsidR="00872603" w:rsidRPr="003778E0" w:rsidRDefault="00872603" w:rsidP="00CB1E5B">
      <w:pPr>
        <w:pStyle w:val="ListParagraph0"/>
        <w:numPr>
          <w:ilvl w:val="0"/>
          <w:numId w:val="28"/>
        </w:numPr>
        <w:spacing w:before="0" w:after="160" w:line="259" w:lineRule="auto"/>
        <w:ind w:left="357" w:hanging="357"/>
        <w:rPr>
          <w:u w:val="single"/>
        </w:rPr>
      </w:pPr>
      <w:r>
        <w:t>Reflection Q 2</w:t>
      </w:r>
    </w:p>
    <w:p w14:paraId="164C2962" w14:textId="77777777" w:rsidR="00872603" w:rsidRPr="00165F07" w:rsidRDefault="00872603" w:rsidP="00CB1E5B">
      <w:pPr>
        <w:pStyle w:val="ListParagraph0"/>
        <w:numPr>
          <w:ilvl w:val="0"/>
          <w:numId w:val="28"/>
        </w:numPr>
        <w:spacing w:before="0" w:after="160" w:line="259" w:lineRule="auto"/>
        <w:ind w:left="357" w:hanging="357"/>
        <w:rPr>
          <w:u w:val="single"/>
        </w:rPr>
      </w:pPr>
      <w:r>
        <w:t>Reflection Q 3</w:t>
      </w:r>
    </w:p>
    <w:p w14:paraId="02DC4FF3" w14:textId="7AB26883" w:rsidR="00872603" w:rsidRPr="003778E0" w:rsidRDefault="00872603" w:rsidP="00CB1E5B">
      <w:pPr>
        <w:pStyle w:val="ListParagraph0"/>
        <w:numPr>
          <w:ilvl w:val="0"/>
          <w:numId w:val="28"/>
        </w:numPr>
        <w:spacing w:before="0" w:after="160" w:line="259" w:lineRule="auto"/>
        <w:ind w:left="357" w:hanging="357"/>
        <w:rPr>
          <w:u w:val="single"/>
        </w:rPr>
      </w:pPr>
      <w:r w:rsidRPr="00582B3B">
        <w:rPr>
          <w:u w:val="single"/>
        </w:rPr>
        <w:t>Standard Reflection Q:</w:t>
      </w:r>
      <w:r w:rsidRPr="00582B3B">
        <w:t xml:space="preserve"> Did these resource</w:t>
      </w:r>
      <w:r>
        <w:t>s</w:t>
      </w:r>
      <w:r w:rsidRPr="00582B3B">
        <w:t xml:space="preserve"> provide you with any strategies that you think would be helpful? If so, how would</w:t>
      </w:r>
      <w:r>
        <w:t xml:space="preserve"> you apply them and/or integrate them into your routine?</w:t>
      </w:r>
    </w:p>
    <w:p w14:paraId="4CB04357" w14:textId="77777777" w:rsidR="00872603" w:rsidRPr="0034766B" w:rsidRDefault="00872603" w:rsidP="0034766B">
      <w:pPr>
        <w:pStyle w:val="BodyText"/>
        <w:rPr>
          <w:lang w:val="en-US"/>
        </w:rPr>
      </w:pPr>
    </w:p>
    <w:p w14:paraId="086127F5" w14:textId="534B4180" w:rsidR="00872603" w:rsidRDefault="00872603" w:rsidP="00E21A04">
      <w:pPr>
        <w:pStyle w:val="NbrHeading2"/>
      </w:pPr>
      <w:bookmarkStart w:id="41" w:name="_Toc103603576"/>
      <w:r>
        <w:t>Class-based interventions</w:t>
      </w:r>
      <w:bookmarkEnd w:id="41"/>
    </w:p>
    <w:p w14:paraId="4397C065" w14:textId="6B91F893" w:rsidR="00872603" w:rsidRDefault="00872603" w:rsidP="00E21A04">
      <w:pPr>
        <w:pStyle w:val="BodyText"/>
        <w:rPr>
          <w:rFonts w:eastAsia="Calibri" w:cs="Arial"/>
          <w:sz w:val="16"/>
          <w:szCs w:val="16"/>
        </w:rPr>
      </w:pPr>
      <w:r>
        <w:rPr>
          <w:lang w:val="en-US"/>
        </w:rPr>
        <w:t>Universal, class-based interventions have been found to be effective for building resilience and provide a buffer against mental ill-health, as well as reducing stigma and encouraging informed discussion of wellbeing issues within the class.</w:t>
      </w:r>
      <w:r w:rsidRPr="0028358B">
        <w:rPr>
          <w:vertAlign w:val="superscript"/>
        </w:rPr>
        <w:endnoteReference w:id="16"/>
      </w:r>
      <w:r w:rsidRPr="0028358B">
        <w:rPr>
          <w:rFonts w:eastAsia="Calibri" w:cs="Arial"/>
          <w:sz w:val="16"/>
          <w:szCs w:val="16"/>
        </w:rPr>
        <w:t xml:space="preserve"> </w:t>
      </w:r>
    </w:p>
    <w:p w14:paraId="5DD3524E" w14:textId="4BC1CF2E" w:rsidR="00872603" w:rsidRDefault="00872603" w:rsidP="00E21A04">
      <w:pPr>
        <w:pStyle w:val="BodyText"/>
        <w:rPr>
          <w:lang w:val="en-US"/>
        </w:rPr>
      </w:pPr>
      <w:r w:rsidRPr="003D4D4A">
        <w:rPr>
          <w:rFonts w:eastAsia="Calibri" w:cs="Arial"/>
          <w:szCs w:val="22"/>
        </w:rPr>
        <w:t>However, as outlined in Section 4.1 above,</w:t>
      </w:r>
      <w:r>
        <w:rPr>
          <w:rFonts w:eastAsia="Calibri" w:cs="Arial"/>
          <w:szCs w:val="22"/>
        </w:rPr>
        <w:t xml:space="preserve"> ACT and SDT indicate that, where possible,</w:t>
      </w:r>
      <w:r w:rsidRPr="003D4D4A">
        <w:rPr>
          <w:rFonts w:eastAsia="Calibri" w:cs="Arial"/>
          <w:szCs w:val="22"/>
        </w:rPr>
        <w:t xml:space="preserve"> </w:t>
      </w:r>
      <w:r>
        <w:rPr>
          <w:lang w:val="en-US"/>
        </w:rPr>
        <w:t>it is important for teachers to ensure that activities:</w:t>
      </w:r>
    </w:p>
    <w:p w14:paraId="4FF5EC57" w14:textId="4D1F0F5D" w:rsidR="00872603" w:rsidRDefault="00872603" w:rsidP="00CB1E5B">
      <w:pPr>
        <w:pStyle w:val="BodyText"/>
        <w:numPr>
          <w:ilvl w:val="0"/>
          <w:numId w:val="31"/>
        </w:numPr>
        <w:rPr>
          <w:lang w:val="en-US"/>
        </w:rPr>
      </w:pPr>
      <w:r>
        <w:rPr>
          <w:lang w:val="en-US"/>
        </w:rPr>
        <w:t>are straightforward</w:t>
      </w:r>
      <w:r>
        <w:rPr>
          <w:rStyle w:val="EndnoteReference"/>
          <w:rFonts w:cs="Arial"/>
          <w:sz w:val="16"/>
          <w:szCs w:val="16"/>
        </w:rPr>
        <w:endnoteReference w:id="17"/>
      </w:r>
      <w:r>
        <w:rPr>
          <w:lang w:val="en-US"/>
        </w:rPr>
        <w:t xml:space="preserve"> but not overly prescriptive, allowing room for students to work in their own way and apply their own values/motivations</w:t>
      </w:r>
      <w:r>
        <w:rPr>
          <w:rStyle w:val="EndnoteReference"/>
          <w:rFonts w:cs="Arial"/>
          <w:bCs/>
          <w:sz w:val="16"/>
          <w:szCs w:val="16"/>
        </w:rPr>
        <w:endnoteReference w:id="18"/>
      </w:r>
      <w:r>
        <w:rPr>
          <w:lang w:val="en-US"/>
        </w:rPr>
        <w:t xml:space="preserve"> </w:t>
      </w:r>
    </w:p>
    <w:p w14:paraId="4D4DC87E" w14:textId="572C5FC7" w:rsidR="00872603" w:rsidRDefault="00872603" w:rsidP="00CB1E5B">
      <w:pPr>
        <w:pStyle w:val="BodyText"/>
        <w:numPr>
          <w:ilvl w:val="0"/>
          <w:numId w:val="31"/>
        </w:numPr>
        <w:rPr>
          <w:lang w:val="en-US"/>
        </w:rPr>
      </w:pPr>
      <w:r>
        <w:rPr>
          <w:lang w:val="en-US"/>
        </w:rPr>
        <w:t>provide an opportunity for students to demonstrate their understanding of the subject matter and apply it to their own context. For example, using paired reflection questions in-class or providing them as take-home activities.</w:t>
      </w:r>
    </w:p>
    <w:p w14:paraId="3651981A" w14:textId="6536046E" w:rsidR="00631AEF" w:rsidRDefault="00872603" w:rsidP="00E21A04">
      <w:pPr>
        <w:pStyle w:val="BodyText"/>
        <w:rPr>
          <w:lang w:val="en-US"/>
        </w:rPr>
      </w:pPr>
      <w:r>
        <w:rPr>
          <w:lang w:val="en-US"/>
        </w:rPr>
        <w:t>Further, relating learning material directly to the context of the students can improve their engagement.</w:t>
      </w:r>
      <w:r>
        <w:rPr>
          <w:rStyle w:val="EndnoteReference"/>
          <w:lang w:val="en-US"/>
        </w:rPr>
        <w:endnoteReference w:id="19"/>
      </w:r>
      <w:r>
        <w:rPr>
          <w:lang w:val="en-US"/>
        </w:rPr>
        <w:t xml:space="preserve"> </w:t>
      </w:r>
      <w:r w:rsidR="00F11FD2">
        <w:rPr>
          <w:lang w:val="en-US"/>
        </w:rPr>
        <w:t>Teachers</w:t>
      </w:r>
      <w:r w:rsidR="00C122F8">
        <w:rPr>
          <w:lang w:val="en-US"/>
        </w:rPr>
        <w:t xml:space="preserve"> may do this by modifying the examples provided in activity instructions so that they </w:t>
      </w:r>
      <w:r w:rsidR="00CA7F32">
        <w:rPr>
          <w:lang w:val="en-US"/>
        </w:rPr>
        <w:t>specifically relate to their class’s context (as has been suggeste</w:t>
      </w:r>
      <w:r w:rsidR="00180F5A">
        <w:rPr>
          <w:lang w:val="en-US"/>
        </w:rPr>
        <w:t>d</w:t>
      </w:r>
      <w:r w:rsidR="00182A5D">
        <w:rPr>
          <w:lang w:val="en-US"/>
        </w:rPr>
        <w:t xml:space="preserve"> in Section 2</w:t>
      </w:r>
      <w:r w:rsidR="00180F5A">
        <w:rPr>
          <w:lang w:val="en-US"/>
        </w:rPr>
        <w:t xml:space="preserve"> for the explanation of </w:t>
      </w:r>
      <w:r w:rsidR="00182A5D">
        <w:rPr>
          <w:lang w:val="en-US"/>
        </w:rPr>
        <w:t xml:space="preserve">the </w:t>
      </w:r>
      <w:proofErr w:type="spellStart"/>
      <w:r w:rsidR="00182A5D">
        <w:rPr>
          <w:lang w:val="en-US"/>
        </w:rPr>
        <w:t>iyarn</w:t>
      </w:r>
      <w:proofErr w:type="spellEnd"/>
      <w:r w:rsidR="00182A5D">
        <w:rPr>
          <w:lang w:val="en-US"/>
        </w:rPr>
        <w:t xml:space="preserve"> segments). </w:t>
      </w:r>
    </w:p>
    <w:p w14:paraId="6AAAB06C" w14:textId="3E4D183A" w:rsidR="003F7C7E" w:rsidRDefault="003F7C7E" w:rsidP="00E21A04">
      <w:pPr>
        <w:pStyle w:val="BodyText"/>
        <w:rPr>
          <w:lang w:val="en-US"/>
        </w:rPr>
      </w:pPr>
      <w:r>
        <w:rPr>
          <w:lang w:val="en-US"/>
        </w:rPr>
        <w:t>When a class check</w:t>
      </w:r>
      <w:r w:rsidR="008D312A">
        <w:rPr>
          <w:lang w:val="en-US"/>
        </w:rPr>
        <w:t>s-</w:t>
      </w:r>
      <w:r>
        <w:rPr>
          <w:lang w:val="en-US"/>
        </w:rPr>
        <w:t xml:space="preserve">in, </w:t>
      </w:r>
      <w:r w:rsidR="008D312A">
        <w:rPr>
          <w:lang w:val="en-US"/>
        </w:rPr>
        <w:t xml:space="preserve">cohort ratings could be used with </w:t>
      </w:r>
      <w:proofErr w:type="spellStart"/>
      <w:r>
        <w:rPr>
          <w:lang w:val="en-US"/>
        </w:rPr>
        <w:t>iyarn</w:t>
      </w:r>
      <w:proofErr w:type="spellEnd"/>
      <w:r>
        <w:rPr>
          <w:lang w:val="en-US"/>
        </w:rPr>
        <w:t xml:space="preserve"> </w:t>
      </w:r>
      <w:r w:rsidR="008D312A">
        <w:rPr>
          <w:lang w:val="en-US"/>
        </w:rPr>
        <w:t xml:space="preserve">to </w:t>
      </w:r>
      <w:r w:rsidR="00ED02E4">
        <w:rPr>
          <w:lang w:val="en-US"/>
        </w:rPr>
        <w:t>recommend</w:t>
      </w:r>
      <w:r>
        <w:rPr>
          <w:lang w:val="en-US"/>
        </w:rPr>
        <w:t xml:space="preserve"> the most relevant resources, based on the model described above.</w:t>
      </w:r>
    </w:p>
    <w:p w14:paraId="2EA72D2E" w14:textId="5E7D1BD2" w:rsidR="00872603" w:rsidRDefault="00872603" w:rsidP="00E21A04">
      <w:pPr>
        <w:pStyle w:val="BodyText"/>
        <w:rPr>
          <w:lang w:val="en-US"/>
        </w:rPr>
      </w:pPr>
    </w:p>
    <w:p w14:paraId="00A12687" w14:textId="77777777" w:rsidR="00872603" w:rsidRDefault="00872603" w:rsidP="00E21A04">
      <w:pPr>
        <w:pStyle w:val="BodyText"/>
        <w:rPr>
          <w:lang w:val="en-US"/>
        </w:rPr>
      </w:pPr>
    </w:p>
    <w:sectPr w:rsidR="00872603" w:rsidSect="00ED2335">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BA4D" w16cex:dateUtc="2022-05-16T01:55:00Z"/>
  <w16cex:commentExtensible w16cex:durableId="262CDD36" w16cex:dateUtc="2022-05-16T04:24:00Z"/>
  <w16cex:commentExtensible w16cex:durableId="2628F861" w16cex:dateUtc="2022-05-13T05:3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3EAAB0" w14:textId="77777777" w:rsidR="002F6507" w:rsidRDefault="002F6507" w:rsidP="00293C27">
      <w:pPr>
        <w:spacing w:before="0" w:after="0" w:line="240" w:lineRule="auto"/>
      </w:pPr>
      <w:r>
        <w:separator/>
      </w:r>
    </w:p>
  </w:endnote>
  <w:endnote w:type="continuationSeparator" w:id="0">
    <w:p w14:paraId="20183235" w14:textId="77777777" w:rsidR="002F6507" w:rsidRDefault="002F6507" w:rsidP="00293C27">
      <w:pPr>
        <w:spacing w:before="0" w:after="0" w:line="240" w:lineRule="auto"/>
      </w:pPr>
      <w:r>
        <w:continuationSeparator/>
      </w:r>
    </w:p>
  </w:endnote>
  <w:endnote w:type="continuationNotice" w:id="1">
    <w:p w14:paraId="62E36B55" w14:textId="77777777" w:rsidR="002F6507" w:rsidRDefault="002F6507">
      <w:pPr>
        <w:spacing w:before="0" w:after="0" w:line="240" w:lineRule="auto"/>
      </w:pPr>
    </w:p>
  </w:endnote>
  <w:endnote w:id="2">
    <w:p w14:paraId="75E91FF7" w14:textId="5E894A69" w:rsidR="00872603" w:rsidRPr="00872603" w:rsidRDefault="00872603">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5 Ways to Wellbeing AU, </w:t>
      </w:r>
      <w:r w:rsidRPr="00872603">
        <w:rPr>
          <w:rFonts w:cs="Arial"/>
          <w:i/>
          <w:sz w:val="18"/>
          <w:szCs w:val="18"/>
        </w:rPr>
        <w:t xml:space="preserve">Be Active, </w:t>
      </w:r>
      <w:r w:rsidRPr="00872603">
        <w:rPr>
          <w:rFonts w:cs="Arial"/>
          <w:sz w:val="18"/>
          <w:szCs w:val="18"/>
        </w:rPr>
        <w:t>https://5waystowellbeing.org.au/5-ways/be-active/</w:t>
      </w:r>
    </w:p>
  </w:endnote>
  <w:endnote w:id="3">
    <w:p w14:paraId="5DBFD1B4" w14:textId="77777777" w:rsidR="00872603" w:rsidRPr="00872603" w:rsidRDefault="00872603" w:rsidP="0044491A">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color w:val="2B579A"/>
          <w:sz w:val="18"/>
          <w:szCs w:val="18"/>
        </w:rPr>
        <w:fldChar w:fldCharType="begin"/>
      </w:r>
      <w:r w:rsidRPr="00872603">
        <w:rPr>
          <w:rFonts w:cs="Arial"/>
          <w:sz w:val="18"/>
          <w:szCs w:val="18"/>
        </w:rPr>
        <w:instrText xml:space="preserve"> ADDIN ZOTERO_ITEM CSL_CITATION {"citationID":"adsU8SyT","properties":{"formattedCitation":"Royal Melbourne Hospital, \\uc0\\u8216{}Connect\\uc0\\u8217{}, {\\i{}5 Ways to Wellbeing} (blog), n.d., https://5waystowellbeing.org.au/5-ways/connect/.","plainCitation":"Royal Melbourne Hospital, ‘Connect’, 5 Ways to Wellbeing (blog), n.d., https://5waystowellbeing.org.au/5-ways/connect/.","dontUpdate":true,"noteIndex":3},"citationItems":[{"id":108,"uris":["http://zotero.org/groups/4573078/items/DCV2LWGJ"],"uri":["http://zotero.org/groups/4573078/items/DCV2LWGJ"],"itemData":{"id":108,"type":"post-weblog","container-title":"5 Ways to Wellbeing","note":"01845","title":"Connect","URL":"https://5waystowellbeing.org.au/5-ways/connect/","author":[{"family":"Royal Melbourne Hospital","given":""}]}}],"schema":"https://github.com/citation-style-language/schema/raw/master/csl-citation.json"} </w:instrText>
      </w:r>
      <w:r w:rsidRPr="00872603">
        <w:rPr>
          <w:rFonts w:cs="Arial"/>
          <w:color w:val="2B579A"/>
          <w:sz w:val="18"/>
          <w:szCs w:val="18"/>
        </w:rPr>
        <w:fldChar w:fldCharType="separate"/>
      </w:r>
      <w:r w:rsidRPr="00872603">
        <w:rPr>
          <w:rFonts w:cs="Arial"/>
          <w:sz w:val="18"/>
          <w:szCs w:val="18"/>
        </w:rPr>
        <w:t xml:space="preserve">Royal Melbourne Hospital, ‘Connect’, </w:t>
      </w:r>
      <w:r w:rsidRPr="00872603">
        <w:rPr>
          <w:rFonts w:cs="Arial"/>
          <w:i/>
          <w:iCs/>
          <w:sz w:val="18"/>
          <w:szCs w:val="18"/>
        </w:rPr>
        <w:t>5 Ways to Wellbeing</w:t>
      </w:r>
      <w:r w:rsidRPr="00872603">
        <w:rPr>
          <w:rFonts w:cs="Arial"/>
          <w:sz w:val="18"/>
          <w:szCs w:val="18"/>
        </w:rPr>
        <w:t>, n.d., https://5waystowellbeing.org.au/5-ways/connect/.</w:t>
      </w:r>
      <w:r w:rsidRPr="00872603">
        <w:rPr>
          <w:rFonts w:cs="Arial"/>
          <w:color w:val="2B579A"/>
          <w:sz w:val="18"/>
          <w:szCs w:val="18"/>
        </w:rPr>
        <w:fldChar w:fldCharType="end"/>
      </w:r>
    </w:p>
  </w:endnote>
  <w:endnote w:id="4">
    <w:p w14:paraId="1829153C" w14:textId="210747BB" w:rsidR="00872603" w:rsidRPr="00872603" w:rsidRDefault="00872603">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Alexander, Rebecca, Oriana R Aragón, Jamila </w:t>
      </w:r>
      <w:r w:rsidRPr="00872603">
        <w:rPr>
          <w:rFonts w:cs="Arial"/>
          <w:sz w:val="18"/>
          <w:szCs w:val="18"/>
        </w:rPr>
        <w:t>Bookwala, Nicolas Cherbuin, Justine M Gatt, Ian J Kahrilas, Niklas Kästner, et al. “The Neuroscience of Positive Emotions and Affect: Implications for Cultivating Happiness and Wellbeing.” </w:t>
      </w:r>
      <w:r w:rsidRPr="00872603">
        <w:rPr>
          <w:rFonts w:cs="Arial"/>
          <w:i/>
          <w:iCs/>
          <w:sz w:val="18"/>
          <w:szCs w:val="18"/>
        </w:rPr>
        <w:t>Neuroscience and biobehavioral reviews</w:t>
      </w:r>
      <w:r w:rsidRPr="00872603">
        <w:rPr>
          <w:rFonts w:cs="Arial"/>
          <w:sz w:val="18"/>
          <w:szCs w:val="18"/>
        </w:rPr>
        <w:t> 121 (2021): 221</w:t>
      </w:r>
    </w:p>
  </w:endnote>
  <w:endnote w:id="5">
    <w:p w14:paraId="12CAACF2" w14:textId="24410CA2" w:rsidR="00872603" w:rsidRPr="00872603" w:rsidRDefault="00872603">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5 Ways to Wellbeing Australia, </w:t>
      </w:r>
      <w:r w:rsidRPr="00872603">
        <w:rPr>
          <w:rFonts w:cs="Arial"/>
          <w:i/>
          <w:iCs/>
          <w:sz w:val="18"/>
          <w:szCs w:val="18"/>
        </w:rPr>
        <w:t xml:space="preserve">Be Aware, </w:t>
      </w:r>
      <w:r w:rsidRPr="00872603">
        <w:rPr>
          <w:rFonts w:cs="Arial"/>
          <w:sz w:val="18"/>
          <w:szCs w:val="18"/>
        </w:rPr>
        <w:t>https://5waystowellbeing.org.au/5-ways/be-aware/</w:t>
      </w:r>
    </w:p>
  </w:endnote>
  <w:endnote w:id="6">
    <w:p w14:paraId="5A8EC039" w14:textId="005DB9D7" w:rsidR="00872603" w:rsidRPr="00872603" w:rsidRDefault="00872603">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Robinson, Paula (2016), p. 74</w:t>
      </w:r>
    </w:p>
  </w:endnote>
  <w:endnote w:id="7">
    <w:p w14:paraId="6886583B" w14:textId="77777777" w:rsidR="00872603" w:rsidRPr="00872603" w:rsidRDefault="00872603" w:rsidP="00E21A04">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Ryan (2021) p. 376</w:t>
      </w:r>
    </w:p>
  </w:endnote>
  <w:endnote w:id="8">
    <w:p w14:paraId="393C34BB" w14:textId="77777777" w:rsidR="00872603" w:rsidRPr="00872603" w:rsidRDefault="00872603" w:rsidP="00A317EB">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Ryan (2021) p. 376</w:t>
      </w:r>
    </w:p>
  </w:endnote>
  <w:endnote w:id="9">
    <w:p w14:paraId="4973939B" w14:textId="77777777" w:rsidR="00872603" w:rsidRPr="00872603" w:rsidRDefault="00872603" w:rsidP="00C36915">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5zPOXZzq","properties":{"formattedCitation":"Robinson, 67.","plainCitation":"Robinson, 67.","noteIndex":19},"citationItems":[{"id":101,"uris":["http://zotero.org/groups/4573078/items/ZG4BTBPB"],"uri":["http://zotero.org/groups/4573078/items/ZG4BTBPB"],"itemData":{"id":101,"type":"book","abstract":"In this accessible and practical handbook, Dr. Paula Robinson introduces readers to the research and practice of positive education. Designed for parents, educators. school leaders, policy makers and communities, Practising Positive Education: A guide to improve wellbeing literacy in schools brings to life the amazing possibilities offered by Positive Education ... possibilities that create environments in which our children and young people thrive and our families and communities grow happy and strong. Featuring the latest research and findings, creating and engaging exercises and practical case studies, this book is a 'must read' for anyone interested in discovering how we can help our children and young people become all they can be.-back cover.","edition":"2nd","ISBN":"978-0-9946215-1-1","language":"en","note":"00009 \nOCLC: 1083200737","publisher":"Positive Psychology Institute Pty Ltd","source":"Open WorldCat","title":"Practising positive education: a guide to improve wellbeing literacy in schools ; Research, models and activities to assist educators, practitioners and families","title-short":"Practising positive education","author":[{"family":"Robinson","given":"Paula"}],"issued":{"date-parts":[["2018"]]}},"locator":"67","label":"page"}],"schema":"https://github.com/citation-style-language/schema/raw/master/csl-citation.json"} </w:instrText>
      </w:r>
      <w:r w:rsidRPr="00872603">
        <w:rPr>
          <w:rFonts w:cs="Arial"/>
          <w:sz w:val="18"/>
          <w:szCs w:val="18"/>
        </w:rPr>
        <w:fldChar w:fldCharType="separate"/>
      </w:r>
      <w:r w:rsidRPr="00872603">
        <w:rPr>
          <w:rFonts w:cs="Arial"/>
          <w:sz w:val="18"/>
          <w:szCs w:val="18"/>
        </w:rPr>
        <w:t>Robinson, 67.</w:t>
      </w:r>
      <w:r w:rsidRPr="00872603">
        <w:rPr>
          <w:rFonts w:cs="Arial"/>
          <w:sz w:val="18"/>
          <w:szCs w:val="18"/>
        </w:rPr>
        <w:fldChar w:fldCharType="end"/>
      </w:r>
    </w:p>
  </w:endnote>
  <w:endnote w:id="10">
    <w:p w14:paraId="062A1D0B" w14:textId="77777777" w:rsidR="00872603" w:rsidRPr="00872603" w:rsidRDefault="00872603" w:rsidP="004A1AB8">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i01pDjSa","properties":{"formattedCitation":"Hui-Ching Kayla Hsu, Cong Vivi Wang, and Chantal Levesque-Bristol, \\uc0\\u8216{}Reexamining the Impact of Self-Determination Theory on Learning Outcomes in the Online Learning Environment\\uc0\\u8217{}, {\\i{}Education and Information Technologies} 24 (2019): 2161.","plainCitation":"Hui-Ching Kayla Hsu, Cong Vivi Wang, and Chantal Levesque-Bristol, ‘Reexamining the Impact of Self-Determination Theory on Learning Outcomes in the Online Learning Environment’, Education and Information Technologies 24 (2019): 2161.","noteIndex":35},"citationItems":[{"id":321,"uris":["http://zotero.org/groups/4573078/items/9YHD6FUS"],"uri":["http://zotero.org/groups/4573078/items/9YHD6FUS"],"itemData":{"id":321,"type":"article-journal","container-title":"Education and Information Technologies","page":"2519-2174","title":"Reexamining the impact of self-determination theory on learning outcomes in the online learning environment","volume":"24","author":[{"family":"Hsu","given":"Hui-Ching Kayla"},{"family":"Wang","given":"Cong Vivi"},{"family":"Levesque-Bristol","given":"Chantal"}],"issued":{"date-parts":[["2019"]]}},"locator":"2161","label":"page"}],"schema":"https://github.com/citation-style-language/schema/raw/master/csl-citation.json"} </w:instrText>
      </w:r>
      <w:r w:rsidRPr="00872603">
        <w:rPr>
          <w:rFonts w:cs="Arial"/>
          <w:sz w:val="18"/>
          <w:szCs w:val="18"/>
        </w:rPr>
        <w:fldChar w:fldCharType="separate"/>
      </w:r>
      <w:r w:rsidRPr="00872603">
        <w:rPr>
          <w:rFonts w:cs="Arial"/>
          <w:sz w:val="18"/>
          <w:szCs w:val="18"/>
        </w:rPr>
        <w:t xml:space="preserve">Hui-Ching Kayla Hsu, Cong Vivi Wang, and Chantal Levesque-Bristol, ‘Reexamining the Impact of Self-Determination Theory on Learning Outcomes in the Online Learning Environment’, </w:t>
      </w:r>
      <w:r w:rsidRPr="00872603">
        <w:rPr>
          <w:rFonts w:cs="Arial"/>
          <w:i/>
          <w:iCs/>
          <w:sz w:val="18"/>
          <w:szCs w:val="18"/>
        </w:rPr>
        <w:t>Education and Information Technologies</w:t>
      </w:r>
      <w:r w:rsidRPr="00872603">
        <w:rPr>
          <w:rFonts w:cs="Arial"/>
          <w:sz w:val="18"/>
          <w:szCs w:val="18"/>
        </w:rPr>
        <w:t xml:space="preserve"> 24 (2019): 2161.</w:t>
      </w:r>
      <w:r w:rsidRPr="00872603">
        <w:rPr>
          <w:rFonts w:cs="Arial"/>
          <w:sz w:val="18"/>
          <w:szCs w:val="18"/>
        </w:rPr>
        <w:fldChar w:fldCharType="end"/>
      </w:r>
    </w:p>
  </w:endnote>
  <w:endnote w:id="11">
    <w:p w14:paraId="501ABDA6" w14:textId="77777777" w:rsidR="00872603" w:rsidRPr="00872603" w:rsidRDefault="00872603" w:rsidP="00DF6467">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zOQD7V9T","properties":{"formattedCitation":"Bakker and Rickard, \\uc0\\u8216{}Engagement in Mobile Phone App for Self-Monitoring of Emotional Wellbeing Predicts Changes in Mental Health\\uc0\\u8217{}, 10\\uc0\\u8211{}11.","plainCitation":"Bakker and Rickard, ‘Engagement in Mobile Phone App for Self-Monitoring of Emotional Wellbeing Predicts Changes in Mental Health’, 10–11.","noteIndex":7},"citationItems":[{"id":30,"uris":["http://zotero.org/groups/4573078/items/NZCRYMVL"],"uri":["http://zotero.org/groups/4573078/items/NZCRYMVL"],"itemData":{"id":30,"type":"article-journal","abstract":"Background\nMobile apps are being used increasingly for mental health purposes, but evidence of their efficacy remains limited. The mechanisms underlying any effects of such apps are also unclear. This study examined the effectiveness of a self-monitoring mobile phone app by investigating the relationships between app engagement and mental health outcomes.\nMethod\nParticipants downloaded the MoodPrism app from the iOS and Android app stores, completing in-app assessments at start of use and again 30days later. The app prompted participants daily to complete a short mood questionnaire and formulated their responses into a mood diary. Data from 234 assessment completers (73% female; M age = 34.8 years) were analysed via hierarchical and mediation regressions.\nResults\nIn this community sample, app engagement ratings predicted decreases in depression and anxiety, and increases in mental well-being. These effects were mediated by increases in emotional self-awareness, but only for participants who were clinically depressed or anxious at the time of the baseline assessment. Mental health literacy and coping self-efficacy did not play mediating roles.\nLimitations\nFindings suggest that other influential mediators may have not been measured, and future studies could verify the findings by using alternative methodologies, such as comparison with a control group.\nConclusions\nEngaging with an emotional wellbeing self-monitoring app may reduce depressive and anxious symptoms, and increase mental well-being. Increases in emotional self-awareness may mediate these changes in clinical populations, and further research is needed to reveal other mechanisms that mental health apps can utilize.","container-title":"Journal of Affective Disorders","DOI":"10.1016/j.jad.2017.11.016","ISSN":"0165-0327","journalAbbreviation":"Journal of Affective Disorders","language":"en","note":"00104","page":"432-442","source":"ScienceDirect","title":"Engagement in mobile phone app for self-monitoring of emotional wellbeing predicts changes in mental health: MoodPrism","title-short":"Engagement in mobile phone app for self-monitoring of emotional wellbeing predicts changes in mental health","volume":"227","author":[{"family":"Bakker","given":"David"},{"family":"Rickard","given":"Nikki"}],"issued":{"date-parts":[["2018",2,1]]}},"locator":"p. 10 -11 ","label":"page"}],"schema":"https://github.com/citation-style-language/schema/raw/master/csl-citation.json"} </w:instrText>
      </w:r>
      <w:r w:rsidRPr="00872603">
        <w:rPr>
          <w:rFonts w:cs="Arial"/>
          <w:sz w:val="18"/>
          <w:szCs w:val="18"/>
        </w:rPr>
        <w:fldChar w:fldCharType="separate"/>
      </w:r>
      <w:r w:rsidRPr="00872603">
        <w:rPr>
          <w:rFonts w:cs="Arial"/>
          <w:sz w:val="18"/>
          <w:szCs w:val="18"/>
        </w:rPr>
        <w:t>Bakker and Rickard, ‘Engagement in Mobile Phone App for Self-Monitoring of Emotional Wellbeing Predicts Changes in Mental Health’, 10–11.</w:t>
      </w:r>
      <w:r w:rsidRPr="00872603">
        <w:rPr>
          <w:rFonts w:cs="Arial"/>
          <w:sz w:val="18"/>
          <w:szCs w:val="18"/>
        </w:rPr>
        <w:fldChar w:fldCharType="end"/>
      </w:r>
    </w:p>
  </w:endnote>
  <w:endnote w:id="12">
    <w:p w14:paraId="12211CBC" w14:textId="77777777" w:rsidR="00872603" w:rsidRPr="00872603" w:rsidRDefault="00872603" w:rsidP="00C86382">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Eb3hhr7f","properties":{"formattedCitation":"David Bakker and Nikki Rickard, \\uc0\\u8216{}Engagement in Mobile Phone App for Self-Monitoring of Emotional Wellbeing Predicts Changes in Mental Health: MoodPrism\\uc0\\u8217{}, {\\i{}Journal of Affective Disorders} 227 (1 February 2018): 9, https://doi.org/10.1016/j.jad.2017.11.016.","plainCitation":"David Bakker and Nikki Rickard, ‘Engagement in Mobile Phone App for Self-Monitoring of Emotional Wellbeing Predicts Changes in Mental Health: MoodPrism’, Journal of Affective Disorders 227 (1 February 2018): 9, https://doi.org/10.1016/j.jad.2017.11.016.","noteIndex":5},"citationItems":[{"id":30,"uris":["http://zotero.org/groups/4573078/items/NZCRYMVL"],"uri":["http://zotero.org/groups/4573078/items/NZCRYMVL"],"itemData":{"id":30,"type":"article-journal","abstract":"Background\nMobile apps are being used increasingly for mental health purposes, but evidence of their efficacy remains limited. The mechanisms underlying any effects of such apps are also unclear. This study examined the effectiveness of a self-monitoring mobile phone app by investigating the relationships between app engagement and mental health outcomes.\nMethod\nParticipants downloaded the MoodPrism app from the iOS and Android app stores, completing in-app assessments at start of use and again 30days later. The app prompted participants daily to complete a short mood questionnaire and formulated their responses into a mood diary. Data from 234 assessment completers (73% female; M age = 34.8 years) were analysed via hierarchical and mediation regressions.\nResults\nIn this community sample, app engagement ratings predicted decreases in depression and anxiety, and increases in mental well-being. These effects were mediated by increases in emotional self-awareness, but only for participants who were clinically depressed or anxious at the time of the baseline assessment. Mental health literacy and coping self-efficacy did not play mediating roles.\nLimitations\nFindings suggest that other influential mediators may have not been measured, and future studies could verify the findings by using alternative methodologies, such as comparison with a control group.\nConclusions\nEngaging with an emotional wellbeing self-monitoring app may reduce depressive and anxious symptoms, and increase mental well-being. Increases in emotional self-awareness may mediate these changes in clinical populations, and further research is needed to reveal other mechanisms that mental health apps can utilize.","container-title":"Journal of Affective Disorders","DOI":"10.1016/j.jad.2017.11.016","ISSN":"0165-0327","journalAbbreviation":"Journal of Affective Disorders","language":"en","note":"00104","page":"432-442","source":"ScienceDirect","title":"Engagement in mobile phone app for self-monitoring of emotional wellbeing predicts changes in mental health: MoodPrism","title-short":"Engagement in mobile phone app for self-monitoring of emotional wellbeing predicts changes in mental health","volume":"227","author":[{"family":"Bakker","given":"David"},{"family":"Rickard","given":"Nikki"}],"issued":{"date-parts":[["2018",2,1]]}},"locator":"9","label":"page"}],"schema":"https://github.com/citation-style-language/schema/raw/master/csl-citation.json"} </w:instrText>
      </w:r>
      <w:r w:rsidRPr="00872603">
        <w:rPr>
          <w:rFonts w:cs="Arial"/>
          <w:sz w:val="18"/>
          <w:szCs w:val="18"/>
        </w:rPr>
        <w:fldChar w:fldCharType="separate"/>
      </w:r>
      <w:r w:rsidRPr="00872603">
        <w:rPr>
          <w:rFonts w:cs="Arial"/>
          <w:sz w:val="18"/>
          <w:szCs w:val="18"/>
        </w:rPr>
        <w:t xml:space="preserve">David Bakker and Nikki Rickard, ‘Engagement in Mobile Phone App for Self-Monitoring of Emotional Wellbeing Predicts Changes in Mental Health: MoodPrism’, </w:t>
      </w:r>
      <w:r w:rsidRPr="00872603">
        <w:rPr>
          <w:rFonts w:cs="Arial"/>
          <w:i/>
          <w:iCs/>
          <w:sz w:val="18"/>
          <w:szCs w:val="18"/>
        </w:rPr>
        <w:t>Journal of Affective Disorders</w:t>
      </w:r>
      <w:r w:rsidRPr="00872603">
        <w:rPr>
          <w:rFonts w:cs="Arial"/>
          <w:sz w:val="18"/>
          <w:szCs w:val="18"/>
        </w:rPr>
        <w:t xml:space="preserve"> 227 (1 February 2018): 9, https://doi.org/10.1016/j.jad.2017.11.016.</w:t>
      </w:r>
      <w:r w:rsidRPr="00872603">
        <w:rPr>
          <w:rFonts w:cs="Arial"/>
          <w:sz w:val="18"/>
          <w:szCs w:val="18"/>
        </w:rPr>
        <w:fldChar w:fldCharType="end"/>
      </w:r>
    </w:p>
  </w:endnote>
  <w:endnote w:id="13">
    <w:p w14:paraId="1B582494" w14:textId="77777777" w:rsidR="00872603" w:rsidRPr="00872603" w:rsidRDefault="00872603" w:rsidP="00C86382">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3N2bfygc","properties":{"formattedCitation":"David Bakker et al., \\uc0\\u8216{}Mental Health Smartphone Apps: Review and Evidence-Based Recommendations for Future Developments\\uc0\\u8217{}, {\\i{}JMIR Mental Health} 3, no. 1 (1 March 2016): 10, https://doi.org/10.2196/mental.4984.","plainCitation":"David Bakker et al., ‘Mental Health Smartphone Apps: Review and Evidence-Based Recommendations for Future Developments’, JMIR Mental Health 3, no. 1 (1 March 2016): 10, https://doi.org/10.2196/mental.4984.","noteIndex":6},"citationItems":[{"id":4,"uris":["http://zotero.org/groups/4573078/items/YUEBCAIU"],"uri":["http://zotero.org/groups/4573078/items/YUEBCAIU"],"itemData":{"id":4,"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volume":"3","author":[{"family":"Bakker","given":"David"},{"family":"Kazantzis","given":"Nikolaos"},{"family":"Rickwood","given":"Debra"},{"family":"Rickard","given":"Nikki"}],"issued":{"date-parts":[["2016",3,1]]}},"locator":"10","label":"page"}],"schema":"https://github.com/citation-style-language/schema/raw/master/csl-citation.json"} </w:instrText>
      </w:r>
      <w:r w:rsidRPr="00872603">
        <w:rPr>
          <w:rFonts w:cs="Arial"/>
          <w:sz w:val="18"/>
          <w:szCs w:val="18"/>
        </w:rPr>
        <w:fldChar w:fldCharType="separate"/>
      </w:r>
      <w:r w:rsidRPr="00872603">
        <w:rPr>
          <w:rFonts w:cs="Arial"/>
          <w:sz w:val="18"/>
          <w:szCs w:val="18"/>
        </w:rPr>
        <w:t xml:space="preserve">David Bakker et al., ‘Mental Health Smartphone Apps: Review and Evidence-Based Recommendations for Future Developments’, </w:t>
      </w:r>
      <w:r w:rsidRPr="00872603">
        <w:rPr>
          <w:rFonts w:cs="Arial"/>
          <w:i/>
          <w:iCs/>
          <w:sz w:val="18"/>
          <w:szCs w:val="18"/>
        </w:rPr>
        <w:t>JMIR Mental Health</w:t>
      </w:r>
      <w:r w:rsidRPr="00872603">
        <w:rPr>
          <w:rFonts w:cs="Arial"/>
          <w:sz w:val="18"/>
          <w:szCs w:val="18"/>
        </w:rPr>
        <w:t xml:space="preserve"> 3, no. 1 (1 March 2016): 10, https://doi.org/10.2196/mental.4984.</w:t>
      </w:r>
      <w:r w:rsidRPr="00872603">
        <w:rPr>
          <w:rFonts w:cs="Arial"/>
          <w:sz w:val="18"/>
          <w:szCs w:val="18"/>
        </w:rPr>
        <w:fldChar w:fldCharType="end"/>
      </w:r>
      <w:r w:rsidRPr="00872603">
        <w:rPr>
          <w:rFonts w:cs="Arial"/>
          <w:sz w:val="18"/>
          <w:szCs w:val="18"/>
        </w:rPr>
        <w:t xml:space="preserve"> </w:t>
      </w:r>
    </w:p>
  </w:endnote>
  <w:endnote w:id="14">
    <w:p w14:paraId="1F7FF1CC" w14:textId="77777777" w:rsidR="00872603" w:rsidRPr="00872603" w:rsidRDefault="00872603" w:rsidP="00C86382">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3N2bfygc","properties":{"formattedCitation":"David Bakker et al., \\uc0\\u8216{}Mental Health Smartphone Apps: Review and Evidence-Based Recommendations for Future Developments\\uc0\\u8217{}, {\\i{}JMIR Mental Health} 3, no. 1 (1 March 2016): 10, https://doi.org/10.2196/mental.4984.","plainCitation":"David Bakker et al., ‘Mental Health Smartphone Apps: Review and Evidence-Based Recommendations for Future Developments’, JMIR Mental Health 3, no. 1 (1 March 2016): 10, https://doi.org/10.2196/mental.4984.","noteIndex":6},"citationItems":[{"id":4,"uris":["http://zotero.org/groups/4573078/items/YUEBCAIU"],"uri":["http://zotero.org/groups/4573078/items/YUEBCAIU"],"itemData":{"id":4,"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volume":"3","author":[{"family":"Bakker","given":"David"},{"family":"Kazantzis","given":"Nikolaos"},{"family":"Rickwood","given":"Debra"},{"family":"Rickard","given":"Nikki"}],"issued":{"date-parts":[["2016",3,1]]}},"locator":"10","label":"page"}],"schema":"https://github.com/citation-style-language/schema/raw/master/csl-citation.json"} </w:instrText>
      </w:r>
      <w:r w:rsidRPr="00872603">
        <w:rPr>
          <w:rFonts w:cs="Arial"/>
          <w:sz w:val="18"/>
          <w:szCs w:val="18"/>
        </w:rPr>
        <w:fldChar w:fldCharType="separate"/>
      </w:r>
      <w:r w:rsidRPr="00872603">
        <w:rPr>
          <w:rFonts w:cs="Arial"/>
          <w:sz w:val="18"/>
          <w:szCs w:val="18"/>
        </w:rPr>
        <w:t xml:space="preserve">David Bakker et al., ‘Mental Health Smartphone Apps: Review and Evidence-Based Recommendations for Future Developments’, </w:t>
      </w:r>
      <w:r w:rsidRPr="00872603">
        <w:rPr>
          <w:rFonts w:cs="Arial"/>
          <w:i/>
          <w:iCs/>
          <w:sz w:val="18"/>
          <w:szCs w:val="18"/>
        </w:rPr>
        <w:t>JMIR Mental Health</w:t>
      </w:r>
      <w:r w:rsidRPr="00872603">
        <w:rPr>
          <w:rFonts w:cs="Arial"/>
          <w:sz w:val="18"/>
          <w:szCs w:val="18"/>
        </w:rPr>
        <w:t xml:space="preserve"> 3, no. 1 (1 March 2016): 10, https://doi.org/10.2196/mental.4984.</w:t>
      </w:r>
      <w:r w:rsidRPr="00872603">
        <w:rPr>
          <w:rFonts w:cs="Arial"/>
          <w:sz w:val="18"/>
          <w:szCs w:val="18"/>
        </w:rPr>
        <w:fldChar w:fldCharType="end"/>
      </w:r>
    </w:p>
  </w:endnote>
  <w:endnote w:id="15">
    <w:p w14:paraId="0A6BE326" w14:textId="77777777" w:rsidR="00872603" w:rsidRPr="00872603" w:rsidRDefault="00872603" w:rsidP="00C86382">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3N2bfygc","properties":{"formattedCitation":"David Bakker et al., \\uc0\\u8216{}Mental Health Smartphone Apps: Review and Evidence-Based Recommendations for Future Developments\\uc0\\u8217{}, {\\i{}JMIR Mental Health} 3, no. 1 (1 March 2016): 10, https://doi.org/10.2196/mental.4984.","plainCitation":"David Bakker et al., ‘Mental Health Smartphone Apps: Review and Evidence-Based Recommendations for Future Developments’, JMIR Mental Health 3, no. 1 (1 March 2016): 10, https://doi.org/10.2196/mental.4984.","noteIndex":6},"citationItems":[{"id":4,"uris":["http://zotero.org/groups/4573078/items/YUEBCAIU"],"uri":["http://zotero.org/groups/4573078/items/YUEBCAIU"],"itemData":{"id":4,"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volume":"3","author":[{"family":"Bakker","given":"David"},{"family":"Kazantzis","given":"Nikolaos"},{"family":"Rickwood","given":"Debra"},{"family":"Rickard","given":"Nikki"}],"issued":{"date-parts":[["2016",3,1]]}},"locator":"10","label":"page"}],"schema":"https://github.com/citation-style-language/schema/raw/master/csl-citation.json"} </w:instrText>
      </w:r>
      <w:r w:rsidRPr="00872603">
        <w:rPr>
          <w:rFonts w:cs="Arial"/>
          <w:sz w:val="18"/>
          <w:szCs w:val="18"/>
        </w:rPr>
        <w:fldChar w:fldCharType="separate"/>
      </w:r>
      <w:r w:rsidRPr="00872603">
        <w:rPr>
          <w:rFonts w:cs="Arial"/>
          <w:sz w:val="18"/>
          <w:szCs w:val="18"/>
        </w:rPr>
        <w:t xml:space="preserve">David Bakker et al., ‘Mental Health Smartphone Apps: Review and Evidence-Based Recommendations for Future Developments’, </w:t>
      </w:r>
      <w:r w:rsidRPr="00872603">
        <w:rPr>
          <w:rFonts w:cs="Arial"/>
          <w:i/>
          <w:iCs/>
          <w:sz w:val="18"/>
          <w:szCs w:val="18"/>
        </w:rPr>
        <w:t>JMIR Mental Health</w:t>
      </w:r>
      <w:r w:rsidRPr="00872603">
        <w:rPr>
          <w:rFonts w:cs="Arial"/>
          <w:sz w:val="18"/>
          <w:szCs w:val="18"/>
        </w:rPr>
        <w:t xml:space="preserve"> 3, no. 1 (1 March 2016): 10, https://doi.org/10.2196/mental.4984.</w:t>
      </w:r>
      <w:r w:rsidRPr="00872603">
        <w:rPr>
          <w:rFonts w:cs="Arial"/>
          <w:sz w:val="18"/>
          <w:szCs w:val="18"/>
        </w:rPr>
        <w:fldChar w:fldCharType="end"/>
      </w:r>
    </w:p>
  </w:endnote>
  <w:endnote w:id="16">
    <w:p w14:paraId="4B0615B5" w14:textId="77777777" w:rsidR="00872603" w:rsidRPr="00872603" w:rsidRDefault="00872603" w:rsidP="003D4D4A">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avh8TlNh","properties":{"formattedCitation":"Samuel et al., \\uc0\\u8216{}Developing the Content of a Brief Universal Acceptance and Commitment Therapy (ACT) Programme for Secondary School Pupils: InTER-ACT\\uc0\\u8217{}, 3.","plainCitation":"Samuel et al., ‘Developing the Content of a Brief Universal Acceptance and Commitment Therapy (ACT) Programme for Secondary School Pupils: InTER-ACT’, 3.","noteIndex":24},"citationItems":[{"id":319,"uris":["http://zotero.org/groups/4573078/items/7PB3WIPU"],"uri":["http://zotero.org/groups/4573078/items/7PB3WIPU"],"itemData":{"id":319,"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locator":"3","label":"page"}],"schema":"https://github.com/citation-style-language/schema/raw/master/csl-citation.json"} </w:instrText>
      </w:r>
      <w:r w:rsidRPr="00872603">
        <w:rPr>
          <w:rFonts w:cs="Arial"/>
          <w:sz w:val="18"/>
          <w:szCs w:val="18"/>
        </w:rPr>
        <w:fldChar w:fldCharType="separate"/>
      </w:r>
      <w:r w:rsidRPr="00872603">
        <w:rPr>
          <w:rFonts w:cs="Arial"/>
          <w:sz w:val="18"/>
          <w:szCs w:val="18"/>
        </w:rPr>
        <w:t>Samuel et al., ‘Developing the Content of a Brief Universal Acceptance and Commitment Therapy (ACT) Programme for Secondary School Pupils: InTER-ACT’, 3.</w:t>
      </w:r>
      <w:r w:rsidRPr="00872603">
        <w:rPr>
          <w:rFonts w:cs="Arial"/>
          <w:sz w:val="18"/>
          <w:szCs w:val="18"/>
        </w:rPr>
        <w:fldChar w:fldCharType="end"/>
      </w:r>
    </w:p>
  </w:endnote>
  <w:endnote w:id="17">
    <w:p w14:paraId="3B9D49D0" w14:textId="77777777" w:rsidR="00872603" w:rsidRPr="00872603" w:rsidRDefault="00872603" w:rsidP="002846E8">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tXCdswM0","properties":{"formattedCitation":"Samuel et al., \\uc0\\u8216{}Developing the Content of a Brief Universal Acceptance and Commitment Therapy (ACT) Programme for Secondary School Pupils: InTER-ACT\\uc0\\u8217{}, 11.","plainCitation":"Samuel et al., ‘Developing the Content of a Brief Universal Acceptance and Commitment Therapy (ACT) Programme for Secondary School Pupils: InTER-ACT’, 11.","noteIndex":25},"citationItems":[{"id":319,"uris":["http://zotero.org/groups/4573078/items/7PB3WIPU"],"uri":["http://zotero.org/groups/4573078/items/7PB3WIPU"],"itemData":{"id":319,"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locator":"11","label":"page"}],"schema":"https://github.com/citation-style-language/schema/raw/master/csl-citation.json"} </w:instrText>
      </w:r>
      <w:r w:rsidRPr="00872603">
        <w:rPr>
          <w:rFonts w:cs="Arial"/>
          <w:sz w:val="18"/>
          <w:szCs w:val="18"/>
        </w:rPr>
        <w:fldChar w:fldCharType="separate"/>
      </w:r>
      <w:r w:rsidRPr="00872603">
        <w:rPr>
          <w:rFonts w:cs="Arial"/>
          <w:sz w:val="18"/>
          <w:szCs w:val="18"/>
        </w:rPr>
        <w:t>Samuel et al., ‘Developing the Content of a Brief Universal Acceptance and Commitment Therapy (ACT) Programme for Secondary School Pupils: InTER-ACT’, 11.</w:t>
      </w:r>
      <w:r w:rsidRPr="00872603">
        <w:rPr>
          <w:rFonts w:cs="Arial"/>
          <w:sz w:val="18"/>
          <w:szCs w:val="18"/>
        </w:rPr>
        <w:fldChar w:fldCharType="end"/>
      </w:r>
    </w:p>
  </w:endnote>
  <w:endnote w:id="18">
    <w:p w14:paraId="17F98877" w14:textId="77777777" w:rsidR="00872603" w:rsidRPr="00872603" w:rsidRDefault="00872603" w:rsidP="00AB43FC">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i01pDjSa","properties":{"formattedCitation":"Hui-Ching Kayla Hsu, Cong Vivi Wang, and Chantal Levesque-Bristol, \\uc0\\u8216{}Reexamining the Impact of Self-Determination Theory on Learning Outcomes in the Online Learning Environment\\uc0\\u8217{}, {\\i{}Education and Information Technologies} 24 (2019): 2161.","plainCitation":"Hui-Ching Kayla Hsu, Cong Vivi Wang, and Chantal Levesque-Bristol, ‘Reexamining the Impact of Self-Determination Theory on Learning Outcomes in the Online Learning Environment’, Education and Information Technologies 24 (2019): 2161.","noteIndex":35},"citationItems":[{"id":321,"uris":["http://zotero.org/groups/4573078/items/9YHD6FUS"],"uri":["http://zotero.org/groups/4573078/items/9YHD6FUS"],"itemData":{"id":321,"type":"article-journal","container-title":"Education and Information Technologies","page":"2519-2174","title":"Reexamining the impact of self-determination theory on learning outcomes in the online learning environment","volume":"24","author":[{"family":"Hsu","given":"Hui-Ching Kayla"},{"family":"Wang","given":"Cong Vivi"},{"family":"Levesque-Bristol","given":"Chantal"}],"issued":{"date-parts":[["2019"]]}},"locator":"2161","label":"page"}],"schema":"https://github.com/citation-style-language/schema/raw/master/csl-citation.json"} </w:instrText>
      </w:r>
      <w:r w:rsidRPr="00872603">
        <w:rPr>
          <w:rFonts w:cs="Arial"/>
          <w:sz w:val="18"/>
          <w:szCs w:val="18"/>
        </w:rPr>
        <w:fldChar w:fldCharType="separate"/>
      </w:r>
      <w:r w:rsidRPr="00872603">
        <w:rPr>
          <w:rFonts w:cs="Arial"/>
          <w:sz w:val="18"/>
          <w:szCs w:val="18"/>
        </w:rPr>
        <w:t xml:space="preserve">Hui-Ching Kayla Hsu, Cong Vivi Wang, and Chantal Levesque-Bristol, ‘Reexamining the Impact of Self-Determination Theory on Learning Outcomes in the Online Learning Environment’, </w:t>
      </w:r>
      <w:r w:rsidRPr="00872603">
        <w:rPr>
          <w:rFonts w:cs="Arial"/>
          <w:i/>
          <w:iCs/>
          <w:sz w:val="18"/>
          <w:szCs w:val="18"/>
        </w:rPr>
        <w:t>Education and Information Technologies</w:t>
      </w:r>
      <w:r w:rsidRPr="00872603">
        <w:rPr>
          <w:rFonts w:cs="Arial"/>
          <w:sz w:val="18"/>
          <w:szCs w:val="18"/>
        </w:rPr>
        <w:t xml:space="preserve"> 24 (2019): 2161.</w:t>
      </w:r>
      <w:r w:rsidRPr="00872603">
        <w:rPr>
          <w:rFonts w:cs="Arial"/>
          <w:sz w:val="18"/>
          <w:szCs w:val="18"/>
        </w:rPr>
        <w:fldChar w:fldCharType="end"/>
      </w:r>
    </w:p>
  </w:endnote>
  <w:endnote w:id="19">
    <w:p w14:paraId="5C1AF097" w14:textId="7E5B3808" w:rsidR="00872603" w:rsidRPr="00872603" w:rsidRDefault="00872603">
      <w:pPr>
        <w:pStyle w:val="EndnoteText"/>
        <w:rPr>
          <w:rFonts w:cs="Arial"/>
          <w:sz w:val="18"/>
          <w:szCs w:val="18"/>
        </w:rPr>
      </w:pPr>
      <w:r w:rsidRPr="00872603">
        <w:rPr>
          <w:rStyle w:val="EndnoteReference"/>
          <w:rFonts w:cs="Arial"/>
          <w:sz w:val="18"/>
          <w:szCs w:val="18"/>
        </w:rPr>
        <w:endnoteRef/>
      </w:r>
      <w:r w:rsidRPr="00872603">
        <w:rPr>
          <w:rFonts w:cs="Arial"/>
          <w:sz w:val="18"/>
          <w:szCs w:val="18"/>
        </w:rPr>
        <w:t xml:space="preserve"> </w:t>
      </w:r>
      <w:r w:rsidRPr="00872603">
        <w:rPr>
          <w:rFonts w:cs="Arial"/>
          <w:sz w:val="18"/>
          <w:szCs w:val="18"/>
        </w:rPr>
        <w:fldChar w:fldCharType="begin"/>
      </w:r>
      <w:r w:rsidRPr="00872603">
        <w:rPr>
          <w:rFonts w:cs="Arial"/>
          <w:sz w:val="18"/>
          <w:szCs w:val="18"/>
        </w:rPr>
        <w:instrText xml:space="preserve"> ADDIN ZOTERO_ITEM CSL_CITATION {"citationID":"i01pDjSa","properties":{"formattedCitation":"Hui-Ching Kayla Hsu, Cong Vivi Wang, and Chantal Levesque-Bristol, \\uc0\\u8216{}Reexamining the Impact of Self-Determination Theory on Learning Outcomes in the Online Learning Environment\\uc0\\u8217{}, {\\i{}Education and Information Technologies} 24 (2019): 2161.","plainCitation":"Hui-Ching Kayla Hsu, Cong Vivi Wang, and Chantal Levesque-Bristol, ‘Reexamining the Impact of Self-Determination Theory on Learning Outcomes in the Online Learning Environment’, Education and Information Technologies 24 (2019): 2161.","noteIndex":35},"citationItems":[{"id":321,"uris":["http://zotero.org/groups/4573078/items/9YHD6FUS"],"uri":["http://zotero.org/groups/4573078/items/9YHD6FUS"],"itemData":{"id":321,"type":"article-journal","container-title":"Education and Information Technologies","page":"2519-2174","title":"Reexamining the impact of self-determination theory on learning outcomes in the online learning environment","volume":"24","author":[{"family":"Hsu","given":"Hui-Ching Kayla"},{"family":"Wang","given":"Cong Vivi"},{"family":"Levesque-Bristol","given":"Chantal"}],"issued":{"date-parts":[["2019"]]}},"locator":"2161","label":"page"}],"schema":"https://github.com/citation-style-language/schema/raw/master/csl-citation.json"} </w:instrText>
      </w:r>
      <w:r w:rsidRPr="00872603">
        <w:rPr>
          <w:rFonts w:cs="Arial"/>
          <w:sz w:val="18"/>
          <w:szCs w:val="18"/>
        </w:rPr>
        <w:fldChar w:fldCharType="separate"/>
      </w:r>
      <w:r w:rsidRPr="00872603">
        <w:rPr>
          <w:rFonts w:cs="Arial"/>
          <w:sz w:val="18"/>
          <w:szCs w:val="18"/>
        </w:rPr>
        <w:t xml:space="preserve">Hui-Ching Kayla Hsu, Cong Vivi Wang, and Chantal Levesque-Bristol, ‘Reexamining the Impact of Self-Determination Theory on Learning Outcomes in the Online Learning Environment’, </w:t>
      </w:r>
      <w:r w:rsidRPr="00872603">
        <w:rPr>
          <w:rFonts w:cs="Arial"/>
          <w:i/>
          <w:iCs/>
          <w:sz w:val="18"/>
          <w:szCs w:val="18"/>
        </w:rPr>
        <w:t>Education and Information Technologies</w:t>
      </w:r>
      <w:r w:rsidRPr="00872603">
        <w:rPr>
          <w:rFonts w:cs="Arial"/>
          <w:sz w:val="18"/>
          <w:szCs w:val="18"/>
        </w:rPr>
        <w:t xml:space="preserve"> 24 (2019): 2161.</w:t>
      </w:r>
      <w:r w:rsidRPr="00872603">
        <w:rPr>
          <w:rFonts w:cs="Arial"/>
          <w:sz w:val="18"/>
          <w:szCs w:val="18"/>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Gotham Book">
    <w:altName w:val="Cambria"/>
    <w:panose1 w:val="00000000000000000000"/>
    <w:charset w:val="00"/>
    <w:family w:val="modern"/>
    <w:notTrueType/>
    <w:pitch w:val="variable"/>
    <w:sig w:usb0="A10002FF" w:usb1="40000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96BE0" w14:textId="77777777" w:rsidR="00221390" w:rsidRDefault="002213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221390" w14:paraId="3AD372BA" w14:textId="77777777" w:rsidTr="00ED2335">
      <w:tc>
        <w:tcPr>
          <w:tcW w:w="2500" w:type="pct"/>
        </w:tcPr>
        <w:p w14:paraId="4FAE446C" w14:textId="77777777" w:rsidR="00221390" w:rsidRPr="00ED2335" w:rsidRDefault="00221390">
          <w:pPr>
            <w:pStyle w:val="Footer"/>
            <w:jc w:val="right"/>
            <w:rPr>
              <w:color w:val="858585" w:themeColor="background2" w:themeShade="BF"/>
              <w:sz w:val="18"/>
              <w:szCs w:val="18"/>
            </w:rPr>
          </w:pPr>
        </w:p>
      </w:tc>
      <w:tc>
        <w:tcPr>
          <w:tcW w:w="2500" w:type="pct"/>
        </w:tcPr>
        <w:p w14:paraId="6B83D01A" w14:textId="77777777" w:rsidR="00221390" w:rsidRDefault="00221390">
          <w:pPr>
            <w:pStyle w:val="Footer"/>
            <w:jc w:val="right"/>
          </w:pPr>
          <w:r>
            <w:fldChar w:fldCharType="begin"/>
          </w:r>
          <w:r>
            <w:instrText xml:space="preserve"> PAGE   \* MERGEFORMAT </w:instrText>
          </w:r>
          <w:r>
            <w:fldChar w:fldCharType="separate"/>
          </w:r>
          <w:r>
            <w:rPr>
              <w:noProof/>
            </w:rPr>
            <w:t>2</w:t>
          </w:r>
          <w:r>
            <w:rPr>
              <w:noProof/>
            </w:rPr>
            <w:fldChar w:fldCharType="end"/>
          </w:r>
        </w:p>
      </w:tc>
    </w:tr>
  </w:tbl>
  <w:p w14:paraId="5CE51805" w14:textId="77777777" w:rsidR="00221390" w:rsidRDefault="00221390">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E6A2D" w14:textId="77777777" w:rsidR="00221390" w:rsidRDefault="002213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5B9AC" w14:textId="77777777" w:rsidR="002F6507" w:rsidRDefault="002F6507" w:rsidP="00293C27">
      <w:pPr>
        <w:spacing w:before="0" w:after="0" w:line="240" w:lineRule="auto"/>
      </w:pPr>
      <w:r>
        <w:separator/>
      </w:r>
    </w:p>
  </w:footnote>
  <w:footnote w:type="continuationSeparator" w:id="0">
    <w:p w14:paraId="4B53B038" w14:textId="77777777" w:rsidR="002F6507" w:rsidRDefault="002F6507" w:rsidP="00293C27">
      <w:pPr>
        <w:spacing w:before="0" w:after="0" w:line="240" w:lineRule="auto"/>
      </w:pPr>
      <w:r>
        <w:continuationSeparator/>
      </w:r>
    </w:p>
  </w:footnote>
  <w:footnote w:type="continuationNotice" w:id="1">
    <w:p w14:paraId="54E1470D" w14:textId="77777777" w:rsidR="002F6507" w:rsidRDefault="002F6507">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8F586A" w14:textId="77777777" w:rsidR="00221390" w:rsidRDefault="0022139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0067DE" w14:textId="77777777" w:rsidR="00221390" w:rsidRPr="00293C27" w:rsidRDefault="00221390" w:rsidP="00293C27">
    <w:pPr>
      <w:pStyle w:val="Header"/>
      <w:jc w:val="right"/>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8998B" w14:textId="77777777" w:rsidR="00221390" w:rsidRDefault="002213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28C5"/>
    <w:multiLevelType w:val="multilevel"/>
    <w:tmpl w:val="4BE8981A"/>
    <w:styleLink w:val="ListParagraph"/>
    <w:lvl w:ilvl="0">
      <w:start w:val="1"/>
      <w:numFmt w:val="none"/>
      <w:pStyle w:val="ListParagraph0"/>
      <w:suff w:val="nothing"/>
      <w:lvlText w:val=""/>
      <w:lvlJc w:val="left"/>
      <w:pPr>
        <w:ind w:left="425" w:firstLine="0"/>
      </w:pPr>
      <w:rPr>
        <w:rFonts w:asciiTheme="minorHAnsi" w:hAnsiTheme="minorHAnsi" w:hint="default"/>
        <w:color w:val="auto"/>
      </w:rPr>
    </w:lvl>
    <w:lvl w:ilvl="1">
      <w:start w:val="1"/>
      <w:numFmt w:val="none"/>
      <w:pStyle w:val="ListParagraph2"/>
      <w:suff w:val="nothing"/>
      <w:lvlText w:val=""/>
      <w:lvlJc w:val="left"/>
      <w:pPr>
        <w:ind w:left="850" w:firstLine="0"/>
      </w:pPr>
      <w:rPr>
        <w:rFonts w:asciiTheme="minorHAnsi" w:hAnsiTheme="minorHAnsi" w:hint="default"/>
        <w:color w:val="auto"/>
      </w:rPr>
    </w:lvl>
    <w:lvl w:ilvl="2">
      <w:start w:val="1"/>
      <w:numFmt w:val="none"/>
      <w:pStyle w:val="ListParagraph3"/>
      <w:suff w:val="nothing"/>
      <w:lvlText w:val=""/>
      <w:lvlJc w:val="left"/>
      <w:pPr>
        <w:ind w:left="1275" w:firstLine="0"/>
      </w:pPr>
      <w:rPr>
        <w:rFonts w:asciiTheme="minorHAnsi" w:hAnsiTheme="minorHAnsi" w:hint="default"/>
        <w:color w:val="auto"/>
      </w:rPr>
    </w:lvl>
    <w:lvl w:ilvl="3">
      <w:start w:val="1"/>
      <w:numFmt w:val="none"/>
      <w:pStyle w:val="ListParagraph4"/>
      <w:suff w:val="nothing"/>
      <w:lvlText w:val=""/>
      <w:lvlJc w:val="left"/>
      <w:pPr>
        <w:ind w:left="1700" w:firstLine="0"/>
      </w:pPr>
      <w:rPr>
        <w:rFonts w:asciiTheme="minorHAnsi" w:hAnsiTheme="minorHAnsi" w:hint="default"/>
        <w:color w:val="auto"/>
      </w:rPr>
    </w:lvl>
    <w:lvl w:ilvl="4">
      <w:start w:val="1"/>
      <w:numFmt w:val="none"/>
      <w:pStyle w:val="ListParagraph5"/>
      <w:suff w:val="nothing"/>
      <w:lvlText w:val=""/>
      <w:lvlJc w:val="left"/>
      <w:pPr>
        <w:ind w:left="2125" w:firstLine="0"/>
      </w:pPr>
      <w:rPr>
        <w:rFonts w:asciiTheme="minorHAnsi" w:hAnsiTheme="minorHAnsi" w:hint="default"/>
        <w:color w:val="auto"/>
      </w:rPr>
    </w:lvl>
    <w:lvl w:ilvl="5">
      <w:start w:val="1"/>
      <w:numFmt w:val="none"/>
      <w:pStyle w:val="ListParagraph6"/>
      <w:suff w:val="nothing"/>
      <w:lvlText w:val=""/>
      <w:lvlJc w:val="left"/>
      <w:pPr>
        <w:ind w:left="2550" w:firstLine="0"/>
      </w:pPr>
      <w:rPr>
        <w:rFonts w:asciiTheme="minorHAnsi" w:hAnsiTheme="minorHAnsi" w:hint="default"/>
        <w:color w:val="auto"/>
      </w:rPr>
    </w:lvl>
    <w:lvl w:ilvl="6">
      <w:start w:val="1"/>
      <w:numFmt w:val="none"/>
      <w:suff w:val="nothing"/>
      <w:lvlText w:val=""/>
      <w:lvlJc w:val="left"/>
      <w:pPr>
        <w:ind w:left="2975" w:firstLine="0"/>
      </w:pPr>
      <w:rPr>
        <w:rFonts w:hint="default"/>
        <w:color w:val="000000"/>
      </w:rPr>
    </w:lvl>
    <w:lvl w:ilvl="7">
      <w:start w:val="1"/>
      <w:numFmt w:val="none"/>
      <w:suff w:val="nothing"/>
      <w:lvlText w:val=""/>
      <w:lvlJc w:val="left"/>
      <w:pPr>
        <w:ind w:left="3400" w:firstLine="0"/>
      </w:pPr>
      <w:rPr>
        <w:rFonts w:hint="default"/>
      </w:rPr>
    </w:lvl>
    <w:lvl w:ilvl="8">
      <w:numFmt w:val="none"/>
      <w:lvlText w:val=""/>
      <w:lvlJc w:val="left"/>
      <w:pPr>
        <w:tabs>
          <w:tab w:val="num" w:pos="3825"/>
        </w:tabs>
        <w:ind w:left="3825" w:firstLine="0"/>
      </w:pPr>
      <w:rPr>
        <w:rFonts w:hint="default"/>
      </w:rPr>
    </w:lvl>
  </w:abstractNum>
  <w:abstractNum w:abstractNumId="1" w15:restartNumberingAfterBreak="0">
    <w:nsid w:val="03DA6E64"/>
    <w:multiLevelType w:val="hybridMultilevel"/>
    <w:tmpl w:val="80B2D0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7CE0821"/>
    <w:multiLevelType w:val="hybridMultilevel"/>
    <w:tmpl w:val="0548D512"/>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 w15:restartNumberingAfterBreak="0">
    <w:nsid w:val="0C857CB4"/>
    <w:multiLevelType w:val="hybridMultilevel"/>
    <w:tmpl w:val="A828A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10A6903"/>
    <w:multiLevelType w:val="hybridMultilevel"/>
    <w:tmpl w:val="D77C6C56"/>
    <w:lvl w:ilvl="0" w:tplc="0C090001">
      <w:start w:val="1"/>
      <w:numFmt w:val="bullet"/>
      <w:lvlText w:val=""/>
      <w:lvlJc w:val="left"/>
      <w:pPr>
        <w:ind w:left="782" w:hanging="360"/>
      </w:pPr>
      <w:rPr>
        <w:rFonts w:ascii="Symbol" w:hAnsi="Symbol" w:hint="default"/>
      </w:rPr>
    </w:lvl>
    <w:lvl w:ilvl="1" w:tplc="0C090003" w:tentative="1">
      <w:start w:val="1"/>
      <w:numFmt w:val="bullet"/>
      <w:lvlText w:val="o"/>
      <w:lvlJc w:val="left"/>
      <w:pPr>
        <w:ind w:left="1502" w:hanging="360"/>
      </w:pPr>
      <w:rPr>
        <w:rFonts w:ascii="Courier New" w:hAnsi="Courier New" w:cs="Courier New" w:hint="default"/>
      </w:rPr>
    </w:lvl>
    <w:lvl w:ilvl="2" w:tplc="0C090005" w:tentative="1">
      <w:start w:val="1"/>
      <w:numFmt w:val="bullet"/>
      <w:lvlText w:val=""/>
      <w:lvlJc w:val="left"/>
      <w:pPr>
        <w:ind w:left="2222" w:hanging="360"/>
      </w:pPr>
      <w:rPr>
        <w:rFonts w:ascii="Wingdings" w:hAnsi="Wingdings" w:hint="default"/>
      </w:rPr>
    </w:lvl>
    <w:lvl w:ilvl="3" w:tplc="0C090001" w:tentative="1">
      <w:start w:val="1"/>
      <w:numFmt w:val="bullet"/>
      <w:lvlText w:val=""/>
      <w:lvlJc w:val="left"/>
      <w:pPr>
        <w:ind w:left="2942" w:hanging="360"/>
      </w:pPr>
      <w:rPr>
        <w:rFonts w:ascii="Symbol" w:hAnsi="Symbol" w:hint="default"/>
      </w:rPr>
    </w:lvl>
    <w:lvl w:ilvl="4" w:tplc="0C090003" w:tentative="1">
      <w:start w:val="1"/>
      <w:numFmt w:val="bullet"/>
      <w:lvlText w:val="o"/>
      <w:lvlJc w:val="left"/>
      <w:pPr>
        <w:ind w:left="3662" w:hanging="360"/>
      </w:pPr>
      <w:rPr>
        <w:rFonts w:ascii="Courier New" w:hAnsi="Courier New" w:cs="Courier New" w:hint="default"/>
      </w:rPr>
    </w:lvl>
    <w:lvl w:ilvl="5" w:tplc="0C090005" w:tentative="1">
      <w:start w:val="1"/>
      <w:numFmt w:val="bullet"/>
      <w:lvlText w:val=""/>
      <w:lvlJc w:val="left"/>
      <w:pPr>
        <w:ind w:left="4382" w:hanging="360"/>
      </w:pPr>
      <w:rPr>
        <w:rFonts w:ascii="Wingdings" w:hAnsi="Wingdings" w:hint="default"/>
      </w:rPr>
    </w:lvl>
    <w:lvl w:ilvl="6" w:tplc="0C090001" w:tentative="1">
      <w:start w:val="1"/>
      <w:numFmt w:val="bullet"/>
      <w:lvlText w:val=""/>
      <w:lvlJc w:val="left"/>
      <w:pPr>
        <w:ind w:left="5102" w:hanging="360"/>
      </w:pPr>
      <w:rPr>
        <w:rFonts w:ascii="Symbol" w:hAnsi="Symbol" w:hint="default"/>
      </w:rPr>
    </w:lvl>
    <w:lvl w:ilvl="7" w:tplc="0C090003" w:tentative="1">
      <w:start w:val="1"/>
      <w:numFmt w:val="bullet"/>
      <w:lvlText w:val="o"/>
      <w:lvlJc w:val="left"/>
      <w:pPr>
        <w:ind w:left="5822" w:hanging="360"/>
      </w:pPr>
      <w:rPr>
        <w:rFonts w:ascii="Courier New" w:hAnsi="Courier New" w:cs="Courier New" w:hint="default"/>
      </w:rPr>
    </w:lvl>
    <w:lvl w:ilvl="8" w:tplc="0C090005" w:tentative="1">
      <w:start w:val="1"/>
      <w:numFmt w:val="bullet"/>
      <w:lvlText w:val=""/>
      <w:lvlJc w:val="left"/>
      <w:pPr>
        <w:ind w:left="6542" w:hanging="360"/>
      </w:pPr>
      <w:rPr>
        <w:rFonts w:ascii="Wingdings" w:hAnsi="Wingdings" w:hint="default"/>
      </w:rPr>
    </w:lvl>
  </w:abstractNum>
  <w:abstractNum w:abstractNumId="5" w15:restartNumberingAfterBreak="0">
    <w:nsid w:val="17432DA3"/>
    <w:multiLevelType w:val="hybridMultilevel"/>
    <w:tmpl w:val="E256B5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7A0014D"/>
    <w:multiLevelType w:val="hybridMultilevel"/>
    <w:tmpl w:val="157CA2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11E3A7B"/>
    <w:multiLevelType w:val="hybridMultilevel"/>
    <w:tmpl w:val="9036D4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15F7B18"/>
    <w:multiLevelType w:val="hybridMultilevel"/>
    <w:tmpl w:val="4D425D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4741D40"/>
    <w:multiLevelType w:val="multilevel"/>
    <w:tmpl w:val="BE1CBCF8"/>
    <w:styleLink w:val="ListNumber"/>
    <w:lvl w:ilvl="0">
      <w:start w:val="1"/>
      <w:numFmt w:val="decimal"/>
      <w:lvlText w:val="%1."/>
      <w:lvlJc w:val="left"/>
      <w:pPr>
        <w:tabs>
          <w:tab w:val="num" w:pos="425"/>
        </w:tabs>
        <w:ind w:left="425" w:hanging="425"/>
      </w:pPr>
      <w:rPr>
        <w:rFonts w:asciiTheme="minorHAnsi" w:hAnsiTheme="minorHAnsi" w:hint="default"/>
        <w:b w:val="0"/>
        <w:i w:val="0"/>
        <w:caps w:val="0"/>
        <w:strike w:val="0"/>
        <w:dstrike w:val="0"/>
        <w:vanish w:val="0"/>
        <w:color w:val="auto"/>
        <w:sz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850"/>
        </w:tabs>
        <w:ind w:left="850" w:hanging="425"/>
      </w:pPr>
      <w:rPr>
        <w:rFonts w:asciiTheme="minorHAnsi" w:hAnsiTheme="minorHAnsi" w:hint="default"/>
        <w:b w:val="0"/>
        <w:i w:val="0"/>
        <w:color w:val="auto"/>
        <w:sz w:val="18"/>
      </w:rPr>
    </w:lvl>
    <w:lvl w:ilvl="2">
      <w:start w:val="1"/>
      <w:numFmt w:val="lowerRoman"/>
      <w:lvlText w:val="%3."/>
      <w:lvlJc w:val="left"/>
      <w:pPr>
        <w:tabs>
          <w:tab w:val="num" w:pos="1275"/>
        </w:tabs>
        <w:ind w:left="1275" w:hanging="425"/>
      </w:pPr>
      <w:rPr>
        <w:rFonts w:asciiTheme="minorHAnsi" w:hAnsiTheme="minorHAnsi" w:hint="default"/>
        <w:b w:val="0"/>
        <w:i w:val="0"/>
        <w:color w:val="auto"/>
        <w:sz w:val="18"/>
      </w:rPr>
    </w:lvl>
    <w:lvl w:ilvl="3">
      <w:start w:val="1"/>
      <w:numFmt w:val="upperLetter"/>
      <w:lvlText w:val="%4."/>
      <w:lvlJc w:val="left"/>
      <w:pPr>
        <w:tabs>
          <w:tab w:val="num" w:pos="1700"/>
        </w:tabs>
        <w:ind w:left="1700" w:hanging="425"/>
      </w:pPr>
      <w:rPr>
        <w:rFonts w:asciiTheme="minorHAnsi" w:hAnsiTheme="minorHAnsi" w:hint="default"/>
        <w:b w:val="0"/>
        <w:i w:val="0"/>
        <w:color w:val="auto"/>
        <w:sz w:val="18"/>
      </w:rPr>
    </w:lvl>
    <w:lvl w:ilvl="4">
      <w:start w:val="1"/>
      <w:numFmt w:val="upperRoman"/>
      <w:lvlText w:val="%5."/>
      <w:lvlJc w:val="left"/>
      <w:pPr>
        <w:tabs>
          <w:tab w:val="num" w:pos="2125"/>
        </w:tabs>
        <w:ind w:left="2125" w:hanging="425"/>
      </w:pPr>
      <w:rPr>
        <w:rFonts w:asciiTheme="minorHAnsi" w:hAnsiTheme="minorHAnsi" w:hint="default"/>
        <w:b w:val="0"/>
        <w:i w:val="0"/>
        <w:color w:val="auto"/>
        <w:sz w:val="18"/>
      </w:rPr>
    </w:lvl>
    <w:lvl w:ilvl="5">
      <w:start w:val="1"/>
      <w:numFmt w:val="decimal"/>
      <w:lvlText w:val="%6."/>
      <w:lvlJc w:val="left"/>
      <w:pPr>
        <w:tabs>
          <w:tab w:val="num" w:pos="2550"/>
        </w:tabs>
        <w:ind w:left="2550" w:hanging="425"/>
      </w:pPr>
      <w:rPr>
        <w:rFonts w:asciiTheme="minorHAnsi" w:hAnsiTheme="minorHAnsi" w:hint="default"/>
        <w:b w:val="0"/>
        <w:i w:val="0"/>
        <w:color w:val="auto"/>
        <w:sz w:val="18"/>
      </w:rPr>
    </w:lvl>
    <w:lvl w:ilvl="6">
      <w:start w:val="1"/>
      <w:numFmt w:val="none"/>
      <w:suff w:val="nothing"/>
      <w:lvlText w:val="%7"/>
      <w:lvlJc w:val="left"/>
      <w:pPr>
        <w:ind w:left="2975" w:hanging="425"/>
      </w:pPr>
      <w:rPr>
        <w:rFonts w:hint="default"/>
        <w:color w:val="E1001A"/>
      </w:rPr>
    </w:lvl>
    <w:lvl w:ilvl="7">
      <w:start w:val="1"/>
      <w:numFmt w:val="none"/>
      <w:suff w:val="nothing"/>
      <w:lvlText w:val="%8"/>
      <w:lvlJc w:val="left"/>
      <w:pPr>
        <w:ind w:left="3400" w:hanging="425"/>
      </w:pPr>
      <w:rPr>
        <w:rFonts w:hint="default"/>
        <w:color w:val="E1001A"/>
        <w:sz w:val="20"/>
      </w:rPr>
    </w:lvl>
    <w:lvl w:ilvl="8">
      <w:start w:val="1"/>
      <w:numFmt w:val="none"/>
      <w:suff w:val="nothing"/>
      <w:lvlText w:val="%9"/>
      <w:lvlJc w:val="left"/>
      <w:pPr>
        <w:ind w:left="3825" w:hanging="425"/>
      </w:pPr>
      <w:rPr>
        <w:rFonts w:hint="default"/>
        <w:color w:val="E1001A"/>
      </w:rPr>
    </w:lvl>
  </w:abstractNum>
  <w:abstractNum w:abstractNumId="10" w15:restartNumberingAfterBreak="0">
    <w:nsid w:val="25154DE7"/>
    <w:multiLevelType w:val="hybridMultilevel"/>
    <w:tmpl w:val="9E92B4F6"/>
    <w:lvl w:ilvl="0" w:tplc="0C090001">
      <w:start w:val="1"/>
      <w:numFmt w:val="bullet"/>
      <w:lvlText w:val=""/>
      <w:lvlJc w:val="left"/>
      <w:pPr>
        <w:ind w:left="773" w:hanging="360"/>
      </w:pPr>
      <w:rPr>
        <w:rFonts w:ascii="Symbol" w:hAnsi="Symbol" w:hint="default"/>
      </w:rPr>
    </w:lvl>
    <w:lvl w:ilvl="1" w:tplc="0C090003" w:tentative="1">
      <w:start w:val="1"/>
      <w:numFmt w:val="bullet"/>
      <w:lvlText w:val="o"/>
      <w:lvlJc w:val="left"/>
      <w:pPr>
        <w:ind w:left="1493" w:hanging="360"/>
      </w:pPr>
      <w:rPr>
        <w:rFonts w:ascii="Courier New" w:hAnsi="Courier New" w:cs="Courier New" w:hint="default"/>
      </w:rPr>
    </w:lvl>
    <w:lvl w:ilvl="2" w:tplc="0C090005" w:tentative="1">
      <w:start w:val="1"/>
      <w:numFmt w:val="bullet"/>
      <w:lvlText w:val=""/>
      <w:lvlJc w:val="left"/>
      <w:pPr>
        <w:ind w:left="2213" w:hanging="360"/>
      </w:pPr>
      <w:rPr>
        <w:rFonts w:ascii="Wingdings" w:hAnsi="Wingdings" w:hint="default"/>
      </w:rPr>
    </w:lvl>
    <w:lvl w:ilvl="3" w:tplc="0C090001" w:tentative="1">
      <w:start w:val="1"/>
      <w:numFmt w:val="bullet"/>
      <w:lvlText w:val=""/>
      <w:lvlJc w:val="left"/>
      <w:pPr>
        <w:ind w:left="2933" w:hanging="360"/>
      </w:pPr>
      <w:rPr>
        <w:rFonts w:ascii="Symbol" w:hAnsi="Symbol" w:hint="default"/>
      </w:rPr>
    </w:lvl>
    <w:lvl w:ilvl="4" w:tplc="0C090003" w:tentative="1">
      <w:start w:val="1"/>
      <w:numFmt w:val="bullet"/>
      <w:lvlText w:val="o"/>
      <w:lvlJc w:val="left"/>
      <w:pPr>
        <w:ind w:left="3653" w:hanging="360"/>
      </w:pPr>
      <w:rPr>
        <w:rFonts w:ascii="Courier New" w:hAnsi="Courier New" w:cs="Courier New" w:hint="default"/>
      </w:rPr>
    </w:lvl>
    <w:lvl w:ilvl="5" w:tplc="0C090005" w:tentative="1">
      <w:start w:val="1"/>
      <w:numFmt w:val="bullet"/>
      <w:lvlText w:val=""/>
      <w:lvlJc w:val="left"/>
      <w:pPr>
        <w:ind w:left="4373" w:hanging="360"/>
      </w:pPr>
      <w:rPr>
        <w:rFonts w:ascii="Wingdings" w:hAnsi="Wingdings" w:hint="default"/>
      </w:rPr>
    </w:lvl>
    <w:lvl w:ilvl="6" w:tplc="0C090001" w:tentative="1">
      <w:start w:val="1"/>
      <w:numFmt w:val="bullet"/>
      <w:lvlText w:val=""/>
      <w:lvlJc w:val="left"/>
      <w:pPr>
        <w:ind w:left="5093" w:hanging="360"/>
      </w:pPr>
      <w:rPr>
        <w:rFonts w:ascii="Symbol" w:hAnsi="Symbol" w:hint="default"/>
      </w:rPr>
    </w:lvl>
    <w:lvl w:ilvl="7" w:tplc="0C090003" w:tentative="1">
      <w:start w:val="1"/>
      <w:numFmt w:val="bullet"/>
      <w:lvlText w:val="o"/>
      <w:lvlJc w:val="left"/>
      <w:pPr>
        <w:ind w:left="5813" w:hanging="360"/>
      </w:pPr>
      <w:rPr>
        <w:rFonts w:ascii="Courier New" w:hAnsi="Courier New" w:cs="Courier New" w:hint="default"/>
      </w:rPr>
    </w:lvl>
    <w:lvl w:ilvl="8" w:tplc="0C090005" w:tentative="1">
      <w:start w:val="1"/>
      <w:numFmt w:val="bullet"/>
      <w:lvlText w:val=""/>
      <w:lvlJc w:val="left"/>
      <w:pPr>
        <w:ind w:left="6533" w:hanging="360"/>
      </w:pPr>
      <w:rPr>
        <w:rFonts w:ascii="Wingdings" w:hAnsi="Wingdings" w:hint="default"/>
      </w:rPr>
    </w:lvl>
  </w:abstractNum>
  <w:abstractNum w:abstractNumId="11" w15:restartNumberingAfterBreak="0">
    <w:nsid w:val="2A5D7D49"/>
    <w:multiLevelType w:val="hybridMultilevel"/>
    <w:tmpl w:val="7E3685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D1F3751"/>
    <w:multiLevelType w:val="hybridMultilevel"/>
    <w:tmpl w:val="A7E22318"/>
    <w:lvl w:ilvl="0" w:tplc="76726F62">
      <w:start w:val="1"/>
      <w:numFmt w:val="bullet"/>
      <w:pStyle w:val="ListBullet3"/>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13" w15:restartNumberingAfterBreak="0">
    <w:nsid w:val="353912ED"/>
    <w:multiLevelType w:val="multilevel"/>
    <w:tmpl w:val="ADF89CCA"/>
    <w:styleLink w:val="ListBullet"/>
    <w:lvl w:ilvl="0">
      <w:start w:val="1"/>
      <w:numFmt w:val="bullet"/>
      <w:pStyle w:val="ListBullet0"/>
      <w:lvlText w:val=""/>
      <w:lvlJc w:val="left"/>
      <w:pPr>
        <w:tabs>
          <w:tab w:val="num" w:pos="425"/>
        </w:tabs>
        <w:ind w:left="425" w:hanging="425"/>
      </w:pPr>
      <w:rPr>
        <w:rFonts w:ascii="Symbol" w:hAnsi="Symbol" w:hint="default"/>
        <w:b w:val="0"/>
        <w:i w:val="0"/>
        <w:color w:val="auto"/>
        <w:sz w:val="18"/>
        <w:szCs w:val="20"/>
      </w:rPr>
    </w:lvl>
    <w:lvl w:ilvl="1">
      <w:start w:val="1"/>
      <w:numFmt w:val="bullet"/>
      <w:pStyle w:val="ListBullet2"/>
      <w:lvlText w:val="–"/>
      <w:lvlJc w:val="left"/>
      <w:pPr>
        <w:tabs>
          <w:tab w:val="num" w:pos="850"/>
        </w:tabs>
        <w:ind w:left="850" w:hanging="425"/>
      </w:pPr>
      <w:rPr>
        <w:rFonts w:asciiTheme="minorHAnsi" w:hAnsiTheme="minorHAnsi" w:hint="default"/>
        <w:caps w:val="0"/>
        <w:strike w:val="0"/>
        <w:dstrike w:val="0"/>
        <w:vanish w:val="0"/>
        <w:color w:val="auto"/>
        <w:sz w:val="18"/>
        <w:u w:val="none"/>
        <w:vertAlign w:val="baseline"/>
      </w:rPr>
    </w:lvl>
    <w:lvl w:ilvl="2">
      <w:start w:val="1"/>
      <w:numFmt w:val="bullet"/>
      <w:lvlText w:val=""/>
      <w:lvlJc w:val="left"/>
      <w:pPr>
        <w:tabs>
          <w:tab w:val="num" w:pos="1275"/>
        </w:tabs>
        <w:ind w:left="1275" w:hanging="425"/>
      </w:pPr>
      <w:rPr>
        <w:rFonts w:ascii="Symbol" w:hAnsi="Symbol" w:hint="default"/>
        <w:color w:val="auto"/>
        <w:sz w:val="18"/>
      </w:rPr>
    </w:lvl>
    <w:lvl w:ilvl="3">
      <w:start w:val="1"/>
      <w:numFmt w:val="bullet"/>
      <w:pStyle w:val="ListBullet4"/>
      <w:lvlText w:val="–"/>
      <w:lvlJc w:val="left"/>
      <w:pPr>
        <w:tabs>
          <w:tab w:val="num" w:pos="1700"/>
        </w:tabs>
        <w:ind w:left="1700" w:hanging="425"/>
      </w:pPr>
      <w:rPr>
        <w:rFonts w:asciiTheme="minorHAnsi" w:hAnsiTheme="minorHAnsi" w:hint="default"/>
        <w:caps w:val="0"/>
        <w:strike w:val="0"/>
        <w:dstrike w:val="0"/>
        <w:vanish w:val="0"/>
        <w:color w:val="auto"/>
        <w:sz w:val="18"/>
        <w:u w:val="none"/>
        <w:vertAlign w:val="baseline"/>
      </w:rPr>
    </w:lvl>
    <w:lvl w:ilvl="4">
      <w:start w:val="1"/>
      <w:numFmt w:val="bullet"/>
      <w:pStyle w:val="ListBullet5"/>
      <w:lvlText w:val=""/>
      <w:lvlJc w:val="left"/>
      <w:pPr>
        <w:tabs>
          <w:tab w:val="num" w:pos="2125"/>
        </w:tabs>
        <w:ind w:left="2125" w:hanging="425"/>
      </w:pPr>
      <w:rPr>
        <w:rFonts w:ascii="Symbol" w:hAnsi="Symbol" w:hint="default"/>
        <w:color w:val="auto"/>
        <w:sz w:val="18"/>
      </w:rPr>
    </w:lvl>
    <w:lvl w:ilvl="5">
      <w:start w:val="1"/>
      <w:numFmt w:val="bullet"/>
      <w:lvlText w:val="–"/>
      <w:lvlJc w:val="left"/>
      <w:pPr>
        <w:tabs>
          <w:tab w:val="num" w:pos="2550"/>
        </w:tabs>
        <w:ind w:left="2550" w:hanging="425"/>
      </w:pPr>
      <w:rPr>
        <w:rFonts w:asciiTheme="minorHAnsi" w:hAnsiTheme="minorHAnsi" w:cs="Times New Roman" w:hint="default"/>
        <w:caps w:val="0"/>
        <w:strike w:val="0"/>
        <w:dstrike w:val="0"/>
        <w:vanish w:val="0"/>
        <w:color w:val="auto"/>
        <w:sz w:val="18"/>
        <w:u w:val="none"/>
        <w:vertAlign w:val="baseline"/>
      </w:rPr>
    </w:lvl>
    <w:lvl w:ilvl="6">
      <w:start w:val="1"/>
      <w:numFmt w:val="none"/>
      <w:suff w:val="nothing"/>
      <w:lvlText w:val=""/>
      <w:lvlJc w:val="left"/>
      <w:pPr>
        <w:ind w:left="2975" w:hanging="425"/>
      </w:pPr>
      <w:rPr>
        <w:rFonts w:hint="default"/>
        <w:color w:val="auto"/>
        <w:sz w:val="20"/>
      </w:rPr>
    </w:lvl>
    <w:lvl w:ilvl="7">
      <w:start w:val="1"/>
      <w:numFmt w:val="none"/>
      <w:suff w:val="nothing"/>
      <w:lvlText w:val="%8"/>
      <w:lvlJc w:val="left"/>
      <w:pPr>
        <w:ind w:left="3400" w:hanging="425"/>
      </w:pPr>
      <w:rPr>
        <w:rFonts w:hint="default"/>
        <w:color w:val="000000"/>
        <w:sz w:val="20"/>
      </w:rPr>
    </w:lvl>
    <w:lvl w:ilvl="8">
      <w:start w:val="1"/>
      <w:numFmt w:val="none"/>
      <w:suff w:val="nothing"/>
      <w:lvlText w:val=""/>
      <w:lvlJc w:val="left"/>
      <w:pPr>
        <w:ind w:left="3825" w:hanging="425"/>
      </w:pPr>
      <w:rPr>
        <w:rFonts w:hint="default"/>
      </w:rPr>
    </w:lvl>
  </w:abstractNum>
  <w:abstractNum w:abstractNumId="14" w15:restartNumberingAfterBreak="0">
    <w:nsid w:val="35CC21DA"/>
    <w:multiLevelType w:val="hybridMultilevel"/>
    <w:tmpl w:val="AEF09B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0071FAE"/>
    <w:multiLevelType w:val="multilevel"/>
    <w:tmpl w:val="9D625AA6"/>
    <w:styleLink w:val="ListNumberedHeadings"/>
    <w:lvl w:ilvl="0">
      <w:start w:val="1"/>
      <w:numFmt w:val="decimal"/>
      <w:lvlText w:val="%1"/>
      <w:lvlJc w:val="left"/>
      <w:pPr>
        <w:tabs>
          <w:tab w:val="num" w:pos="1134"/>
        </w:tabs>
        <w:ind w:left="1134" w:hanging="1134"/>
      </w:pPr>
      <w:rPr>
        <w:rFonts w:asciiTheme="majorHAnsi" w:hAnsiTheme="majorHAnsi" w:hint="default"/>
        <w:color w:val="0F4BEB" w:themeColor="accent1"/>
      </w:rPr>
    </w:lvl>
    <w:lvl w:ilvl="1">
      <w:start w:val="1"/>
      <w:numFmt w:val="decimal"/>
      <w:lvlText w:val="%1.%2"/>
      <w:lvlJc w:val="left"/>
      <w:pPr>
        <w:tabs>
          <w:tab w:val="num" w:pos="1134"/>
        </w:tabs>
        <w:ind w:left="1134" w:hanging="1134"/>
      </w:pPr>
      <w:rPr>
        <w:rFonts w:asciiTheme="majorHAnsi" w:hAnsiTheme="majorHAnsi" w:hint="default"/>
        <w:color w:val="0F4BEB" w:themeColor="accent1"/>
      </w:rPr>
    </w:lvl>
    <w:lvl w:ilvl="2">
      <w:start w:val="1"/>
      <w:numFmt w:val="decimal"/>
      <w:lvlText w:val="%1.%2.%3"/>
      <w:lvlJc w:val="left"/>
      <w:pPr>
        <w:tabs>
          <w:tab w:val="num" w:pos="1134"/>
        </w:tabs>
        <w:ind w:left="1134" w:hanging="1134"/>
      </w:pPr>
      <w:rPr>
        <w:rFonts w:asciiTheme="majorHAnsi" w:hAnsiTheme="majorHAnsi" w:hint="default"/>
        <w:color w:val="auto"/>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42324517"/>
    <w:multiLevelType w:val="hybridMultilevel"/>
    <w:tmpl w:val="A4CA66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43572A8"/>
    <w:multiLevelType w:val="hybridMultilevel"/>
    <w:tmpl w:val="AD424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4407FA2"/>
    <w:multiLevelType w:val="hybridMultilevel"/>
    <w:tmpl w:val="7B8874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74012AC"/>
    <w:multiLevelType w:val="multilevel"/>
    <w:tmpl w:val="ADF89CCA"/>
    <w:numStyleLink w:val="ListBullet"/>
  </w:abstractNum>
  <w:abstractNum w:abstractNumId="20" w15:restartNumberingAfterBreak="0">
    <w:nsid w:val="47E90763"/>
    <w:multiLevelType w:val="hybridMultilevel"/>
    <w:tmpl w:val="1A14BF42"/>
    <w:lvl w:ilvl="0" w:tplc="0C09000F">
      <w:start w:val="1"/>
      <w:numFmt w:val="decimal"/>
      <w:lvlText w:val="%1."/>
      <w:lvlJc w:val="left"/>
      <w:pPr>
        <w:ind w:left="778" w:hanging="360"/>
      </w:pPr>
      <w:rPr>
        <w:rFonts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21" w15:restartNumberingAfterBreak="0">
    <w:nsid w:val="5005193D"/>
    <w:multiLevelType w:val="multilevel"/>
    <w:tmpl w:val="1AC6A220"/>
    <w:lvl w:ilvl="0">
      <w:start w:val="1"/>
      <w:numFmt w:val="upperLetter"/>
      <w:pStyle w:val="AppendixHeading"/>
      <w:lvlText w:val="Appendix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33F55EB"/>
    <w:multiLevelType w:val="hybridMultilevel"/>
    <w:tmpl w:val="D71600D0"/>
    <w:lvl w:ilvl="0" w:tplc="0C090011">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3" w15:restartNumberingAfterBreak="0">
    <w:nsid w:val="56AD6EF3"/>
    <w:multiLevelType w:val="hybridMultilevel"/>
    <w:tmpl w:val="79B245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C40EA5"/>
    <w:multiLevelType w:val="hybridMultilevel"/>
    <w:tmpl w:val="E5A21F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9C2358F"/>
    <w:multiLevelType w:val="hybridMultilevel"/>
    <w:tmpl w:val="E6445D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CE2059C"/>
    <w:multiLevelType w:val="multilevel"/>
    <w:tmpl w:val="4BE8981A"/>
    <w:numStyleLink w:val="ListParagraph"/>
  </w:abstractNum>
  <w:abstractNum w:abstractNumId="27" w15:restartNumberingAfterBreak="0">
    <w:nsid w:val="5F046C74"/>
    <w:multiLevelType w:val="hybridMultilevel"/>
    <w:tmpl w:val="C01801C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646A1341"/>
    <w:multiLevelType w:val="hybridMultilevel"/>
    <w:tmpl w:val="CCAEE860"/>
    <w:lvl w:ilvl="0" w:tplc="0C090001">
      <w:start w:val="1"/>
      <w:numFmt w:val="bullet"/>
      <w:lvlText w:val=""/>
      <w:lvlJc w:val="left"/>
      <w:pPr>
        <w:ind w:left="360" w:hanging="360"/>
      </w:pPr>
      <w:rPr>
        <w:rFonts w:ascii="Symbol" w:hAnsi="Symbol"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9" w15:restartNumberingAfterBreak="0">
    <w:nsid w:val="683F7D90"/>
    <w:multiLevelType w:val="hybridMultilevel"/>
    <w:tmpl w:val="A2F28AA8"/>
    <w:lvl w:ilvl="0" w:tplc="0C090001">
      <w:start w:val="1"/>
      <w:numFmt w:val="bullet"/>
      <w:lvlText w:val=""/>
      <w:lvlJc w:val="left"/>
      <w:pPr>
        <w:ind w:left="785" w:hanging="360"/>
      </w:pPr>
      <w:rPr>
        <w:rFonts w:ascii="Symbol" w:hAnsi="Symbol"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30" w15:restartNumberingAfterBreak="0">
    <w:nsid w:val="69356871"/>
    <w:multiLevelType w:val="multilevel"/>
    <w:tmpl w:val="1C9E3570"/>
    <w:lvl w:ilvl="0">
      <w:start w:val="1"/>
      <w:numFmt w:val="decimal"/>
      <w:pStyle w:val="NbrHeading1"/>
      <w:lvlText w:val="%1"/>
      <w:lvlJc w:val="left"/>
      <w:pPr>
        <w:tabs>
          <w:tab w:val="num" w:pos="1134"/>
        </w:tabs>
        <w:ind w:left="1134" w:hanging="1134"/>
      </w:pPr>
      <w:rPr>
        <w:rFonts w:ascii="Arial" w:hAnsi="Arial" w:hint="default"/>
        <w:b w:val="0"/>
        <w:i w:val="0"/>
        <w:color w:val="0F4BEB" w:themeColor="accent1"/>
        <w:sz w:val="48"/>
      </w:rPr>
    </w:lvl>
    <w:lvl w:ilvl="1">
      <w:start w:val="1"/>
      <w:numFmt w:val="decimal"/>
      <w:pStyle w:val="NbrHeading2"/>
      <w:lvlText w:val="%1.%2"/>
      <w:lvlJc w:val="left"/>
      <w:pPr>
        <w:tabs>
          <w:tab w:val="num" w:pos="1134"/>
        </w:tabs>
        <w:ind w:left="1134" w:hanging="1134"/>
      </w:pPr>
      <w:rPr>
        <w:rFonts w:ascii="Arial" w:hAnsi="Arial" w:hint="default"/>
        <w:b w:val="0"/>
        <w:i w:val="0"/>
        <w:color w:val="0F4BEB" w:themeColor="accent1"/>
        <w:sz w:val="30"/>
      </w:rPr>
    </w:lvl>
    <w:lvl w:ilvl="2">
      <w:start w:val="1"/>
      <w:numFmt w:val="decimal"/>
      <w:pStyle w:val="NbrHeading3"/>
      <w:lvlText w:val="%1.%2.%3"/>
      <w:lvlJc w:val="left"/>
      <w:pPr>
        <w:tabs>
          <w:tab w:val="num" w:pos="1134"/>
        </w:tabs>
        <w:ind w:left="1134" w:hanging="1134"/>
      </w:pPr>
      <w:rPr>
        <w:rFonts w:ascii="Arial" w:hAnsi="Arial" w:hint="default"/>
        <w:b/>
        <w:i w:val="0"/>
        <w:color w:val="auto"/>
        <w:sz w:val="22"/>
      </w:rPr>
    </w:lvl>
    <w:lvl w:ilvl="3">
      <w:start w:val="1"/>
      <w:numFmt w:val="decimal"/>
      <w:pStyle w:val="NbrHeading4"/>
      <w:lvlText w:val="%1.%2.%3.%4"/>
      <w:lvlJc w:val="left"/>
      <w:pPr>
        <w:tabs>
          <w:tab w:val="num" w:pos="1134"/>
        </w:tabs>
        <w:ind w:left="1134" w:hanging="1134"/>
      </w:pPr>
      <w:rPr>
        <w:rFonts w:ascii="Arial" w:hAnsi="Arial" w:hint="default"/>
        <w:b/>
        <w:i w:val="0"/>
        <w:color w:val="auto"/>
        <w:sz w:val="18"/>
      </w:rPr>
    </w:lvl>
    <w:lvl w:ilvl="4">
      <w:start w:val="1"/>
      <w:numFmt w:val="decimal"/>
      <w:pStyle w:val="NbrHeading5"/>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31" w15:restartNumberingAfterBreak="0">
    <w:nsid w:val="6A187BBA"/>
    <w:multiLevelType w:val="hybridMultilevel"/>
    <w:tmpl w:val="A37652FC"/>
    <w:lvl w:ilvl="0" w:tplc="1952AA16">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FD506A2"/>
    <w:multiLevelType w:val="hybridMultilevel"/>
    <w:tmpl w:val="66703778"/>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33" w15:restartNumberingAfterBreak="0">
    <w:nsid w:val="701E7C3E"/>
    <w:multiLevelType w:val="hybridMultilevel"/>
    <w:tmpl w:val="2ED4DECE"/>
    <w:lvl w:ilvl="0" w:tplc="0C090001">
      <w:start w:val="1"/>
      <w:numFmt w:val="bullet"/>
      <w:lvlText w:val=""/>
      <w:lvlJc w:val="left"/>
      <w:pPr>
        <w:ind w:left="787" w:hanging="360"/>
      </w:pPr>
      <w:rPr>
        <w:rFonts w:ascii="Symbol" w:hAnsi="Symbol" w:hint="default"/>
      </w:rPr>
    </w:lvl>
    <w:lvl w:ilvl="1" w:tplc="0C090003" w:tentative="1">
      <w:start w:val="1"/>
      <w:numFmt w:val="bullet"/>
      <w:lvlText w:val="o"/>
      <w:lvlJc w:val="left"/>
      <w:pPr>
        <w:ind w:left="1507" w:hanging="360"/>
      </w:pPr>
      <w:rPr>
        <w:rFonts w:ascii="Courier New" w:hAnsi="Courier New" w:cs="Courier New" w:hint="default"/>
      </w:rPr>
    </w:lvl>
    <w:lvl w:ilvl="2" w:tplc="0C090005" w:tentative="1">
      <w:start w:val="1"/>
      <w:numFmt w:val="bullet"/>
      <w:lvlText w:val=""/>
      <w:lvlJc w:val="left"/>
      <w:pPr>
        <w:ind w:left="2227" w:hanging="360"/>
      </w:pPr>
      <w:rPr>
        <w:rFonts w:ascii="Wingdings" w:hAnsi="Wingdings" w:hint="default"/>
      </w:rPr>
    </w:lvl>
    <w:lvl w:ilvl="3" w:tplc="0C090001" w:tentative="1">
      <w:start w:val="1"/>
      <w:numFmt w:val="bullet"/>
      <w:lvlText w:val=""/>
      <w:lvlJc w:val="left"/>
      <w:pPr>
        <w:ind w:left="2947" w:hanging="360"/>
      </w:pPr>
      <w:rPr>
        <w:rFonts w:ascii="Symbol" w:hAnsi="Symbol" w:hint="default"/>
      </w:rPr>
    </w:lvl>
    <w:lvl w:ilvl="4" w:tplc="0C090003" w:tentative="1">
      <w:start w:val="1"/>
      <w:numFmt w:val="bullet"/>
      <w:lvlText w:val="o"/>
      <w:lvlJc w:val="left"/>
      <w:pPr>
        <w:ind w:left="3667" w:hanging="360"/>
      </w:pPr>
      <w:rPr>
        <w:rFonts w:ascii="Courier New" w:hAnsi="Courier New" w:cs="Courier New" w:hint="default"/>
      </w:rPr>
    </w:lvl>
    <w:lvl w:ilvl="5" w:tplc="0C090005" w:tentative="1">
      <w:start w:val="1"/>
      <w:numFmt w:val="bullet"/>
      <w:lvlText w:val=""/>
      <w:lvlJc w:val="left"/>
      <w:pPr>
        <w:ind w:left="4387" w:hanging="360"/>
      </w:pPr>
      <w:rPr>
        <w:rFonts w:ascii="Wingdings" w:hAnsi="Wingdings" w:hint="default"/>
      </w:rPr>
    </w:lvl>
    <w:lvl w:ilvl="6" w:tplc="0C090001" w:tentative="1">
      <w:start w:val="1"/>
      <w:numFmt w:val="bullet"/>
      <w:lvlText w:val=""/>
      <w:lvlJc w:val="left"/>
      <w:pPr>
        <w:ind w:left="5107" w:hanging="360"/>
      </w:pPr>
      <w:rPr>
        <w:rFonts w:ascii="Symbol" w:hAnsi="Symbol" w:hint="default"/>
      </w:rPr>
    </w:lvl>
    <w:lvl w:ilvl="7" w:tplc="0C090003" w:tentative="1">
      <w:start w:val="1"/>
      <w:numFmt w:val="bullet"/>
      <w:lvlText w:val="o"/>
      <w:lvlJc w:val="left"/>
      <w:pPr>
        <w:ind w:left="5827" w:hanging="360"/>
      </w:pPr>
      <w:rPr>
        <w:rFonts w:ascii="Courier New" w:hAnsi="Courier New" w:cs="Courier New" w:hint="default"/>
      </w:rPr>
    </w:lvl>
    <w:lvl w:ilvl="8" w:tplc="0C090005" w:tentative="1">
      <w:start w:val="1"/>
      <w:numFmt w:val="bullet"/>
      <w:lvlText w:val=""/>
      <w:lvlJc w:val="left"/>
      <w:pPr>
        <w:ind w:left="6547" w:hanging="360"/>
      </w:pPr>
      <w:rPr>
        <w:rFonts w:ascii="Wingdings" w:hAnsi="Wingdings" w:hint="default"/>
      </w:rPr>
    </w:lvl>
  </w:abstractNum>
  <w:abstractNum w:abstractNumId="34" w15:restartNumberingAfterBreak="0">
    <w:nsid w:val="7AA84F7B"/>
    <w:multiLevelType w:val="multilevel"/>
    <w:tmpl w:val="1CD475E8"/>
    <w:lvl w:ilvl="0">
      <w:start w:val="1"/>
      <w:numFmt w:val="decimal"/>
      <w:pStyle w:val="ListNumber0"/>
      <w:lvlText w:val="%1."/>
      <w:lvlJc w:val="left"/>
      <w:pPr>
        <w:tabs>
          <w:tab w:val="num" w:pos="1145"/>
        </w:tabs>
        <w:ind w:left="1145" w:hanging="425"/>
      </w:pPr>
      <w:rPr>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pStyle w:val="ListNumber2"/>
      <w:lvlText w:val="%2."/>
      <w:lvlJc w:val="left"/>
      <w:pPr>
        <w:tabs>
          <w:tab w:val="num" w:pos="1570"/>
        </w:tabs>
        <w:ind w:left="1570" w:hanging="425"/>
      </w:pPr>
      <w:rPr>
        <w:rFonts w:asciiTheme="minorHAnsi" w:hAnsiTheme="minorHAnsi" w:hint="default"/>
        <w:b w:val="0"/>
        <w:i w:val="0"/>
        <w:color w:val="auto"/>
        <w:sz w:val="22"/>
      </w:rPr>
    </w:lvl>
    <w:lvl w:ilvl="2">
      <w:start w:val="1"/>
      <w:numFmt w:val="lowerRoman"/>
      <w:pStyle w:val="ListNumber3"/>
      <w:lvlText w:val="%3."/>
      <w:lvlJc w:val="left"/>
      <w:pPr>
        <w:tabs>
          <w:tab w:val="num" w:pos="1995"/>
        </w:tabs>
        <w:ind w:left="1995" w:hanging="425"/>
      </w:pPr>
      <w:rPr>
        <w:rFonts w:asciiTheme="minorHAnsi" w:hAnsiTheme="minorHAnsi" w:hint="default"/>
        <w:b w:val="0"/>
        <w:i w:val="0"/>
        <w:color w:val="auto"/>
        <w:sz w:val="22"/>
      </w:rPr>
    </w:lvl>
    <w:lvl w:ilvl="3">
      <w:start w:val="1"/>
      <w:numFmt w:val="upperLetter"/>
      <w:pStyle w:val="ListNumber4"/>
      <w:lvlText w:val="%4."/>
      <w:lvlJc w:val="left"/>
      <w:pPr>
        <w:tabs>
          <w:tab w:val="num" w:pos="2420"/>
        </w:tabs>
        <w:ind w:left="2420" w:hanging="425"/>
      </w:pPr>
      <w:rPr>
        <w:rFonts w:asciiTheme="minorHAnsi" w:hAnsiTheme="minorHAnsi" w:hint="default"/>
        <w:b w:val="0"/>
        <w:i w:val="0"/>
        <w:color w:val="auto"/>
        <w:sz w:val="22"/>
      </w:rPr>
    </w:lvl>
    <w:lvl w:ilvl="4">
      <w:start w:val="1"/>
      <w:numFmt w:val="upperRoman"/>
      <w:pStyle w:val="ListNumber5"/>
      <w:lvlText w:val="%5."/>
      <w:lvlJc w:val="left"/>
      <w:pPr>
        <w:tabs>
          <w:tab w:val="num" w:pos="2845"/>
        </w:tabs>
        <w:ind w:left="2845" w:hanging="425"/>
      </w:pPr>
      <w:rPr>
        <w:rFonts w:asciiTheme="minorHAnsi" w:hAnsiTheme="minorHAnsi" w:hint="default"/>
        <w:b w:val="0"/>
        <w:i w:val="0"/>
        <w:color w:val="auto"/>
        <w:sz w:val="22"/>
      </w:rPr>
    </w:lvl>
    <w:lvl w:ilvl="5">
      <w:start w:val="1"/>
      <w:numFmt w:val="decimal"/>
      <w:lvlText w:val="%6."/>
      <w:lvlJc w:val="left"/>
      <w:pPr>
        <w:tabs>
          <w:tab w:val="num" w:pos="3270"/>
        </w:tabs>
        <w:ind w:left="3270" w:hanging="425"/>
      </w:pPr>
      <w:rPr>
        <w:rFonts w:asciiTheme="minorHAnsi" w:hAnsiTheme="minorHAnsi" w:hint="default"/>
        <w:b w:val="0"/>
        <w:i w:val="0"/>
        <w:color w:val="auto"/>
        <w:sz w:val="22"/>
      </w:rPr>
    </w:lvl>
    <w:lvl w:ilvl="6">
      <w:start w:val="1"/>
      <w:numFmt w:val="none"/>
      <w:suff w:val="nothing"/>
      <w:lvlText w:val="%7"/>
      <w:lvlJc w:val="left"/>
      <w:pPr>
        <w:ind w:left="3695" w:hanging="425"/>
      </w:pPr>
      <w:rPr>
        <w:rFonts w:hint="default"/>
        <w:color w:val="E1001A"/>
      </w:rPr>
    </w:lvl>
    <w:lvl w:ilvl="7">
      <w:start w:val="1"/>
      <w:numFmt w:val="none"/>
      <w:suff w:val="nothing"/>
      <w:lvlText w:val="%8"/>
      <w:lvlJc w:val="left"/>
      <w:pPr>
        <w:ind w:left="4120" w:hanging="425"/>
      </w:pPr>
      <w:rPr>
        <w:rFonts w:hint="default"/>
        <w:color w:val="E1001A"/>
        <w:sz w:val="20"/>
      </w:rPr>
    </w:lvl>
    <w:lvl w:ilvl="8">
      <w:start w:val="1"/>
      <w:numFmt w:val="none"/>
      <w:suff w:val="nothing"/>
      <w:lvlText w:val="%9"/>
      <w:lvlJc w:val="left"/>
      <w:pPr>
        <w:ind w:left="4545" w:hanging="425"/>
      </w:pPr>
      <w:rPr>
        <w:rFonts w:hint="default"/>
        <w:color w:val="E1001A"/>
      </w:rPr>
    </w:lvl>
  </w:abstractNum>
  <w:abstractNum w:abstractNumId="35" w15:restartNumberingAfterBreak="0">
    <w:nsid w:val="7D5E4C1B"/>
    <w:multiLevelType w:val="hybridMultilevel"/>
    <w:tmpl w:val="D9A427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15:restartNumberingAfterBreak="0">
    <w:nsid w:val="7E8A514C"/>
    <w:multiLevelType w:val="hybridMultilevel"/>
    <w:tmpl w:val="3F10A9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F8D0A41"/>
    <w:multiLevelType w:val="hybridMultilevel"/>
    <w:tmpl w:val="34EE10B6"/>
    <w:lvl w:ilvl="0" w:tplc="0C090009">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FD90AB1"/>
    <w:multiLevelType w:val="hybridMultilevel"/>
    <w:tmpl w:val="D4D486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9"/>
  </w:num>
  <w:num w:numId="3">
    <w:abstractNumId w:val="15"/>
  </w:num>
  <w:num w:numId="4">
    <w:abstractNumId w:val="0"/>
  </w:num>
  <w:num w:numId="5">
    <w:abstractNumId w:val="19"/>
    <w:lvlOverride w:ilvl="0">
      <w:lvl w:ilvl="0">
        <w:start w:val="1"/>
        <w:numFmt w:val="bullet"/>
        <w:pStyle w:val="ListBullet0"/>
        <w:lvlText w:val=""/>
        <w:lvlJc w:val="left"/>
        <w:pPr>
          <w:ind w:left="425" w:hanging="425"/>
        </w:pPr>
        <w:rPr>
          <w:rFonts w:ascii="Symbol" w:hAnsi="Symbol" w:hint="default"/>
        </w:rPr>
      </w:lvl>
    </w:lvlOverride>
    <w:lvlOverride w:ilvl="1">
      <w:lvl w:ilvl="1">
        <w:start w:val="1"/>
        <w:numFmt w:val="bullet"/>
        <w:pStyle w:val="ListBullet2"/>
        <w:lvlText w:val="o"/>
        <w:lvlJc w:val="left"/>
        <w:pPr>
          <w:ind w:left="425" w:firstLine="0"/>
        </w:pPr>
        <w:rPr>
          <w:rFonts w:ascii="Courier New" w:hAnsi="Courier New" w:hint="default"/>
        </w:rPr>
      </w:lvl>
    </w:lvlOverride>
    <w:lvlOverride w:ilvl="2">
      <w:lvl w:ilvl="2">
        <w:start w:val="1"/>
        <w:numFmt w:val="bullet"/>
        <w:lvlText w:val=""/>
        <w:lvlJc w:val="left"/>
        <w:pPr>
          <w:ind w:left="425" w:firstLine="284"/>
        </w:pPr>
        <w:rPr>
          <w:rFonts w:ascii="Symbol" w:hAnsi="Symbol" w:hint="default"/>
          <w:color w:val="auto"/>
        </w:rPr>
      </w:lvl>
    </w:lvlOverride>
    <w:lvlOverride w:ilvl="3">
      <w:lvl w:ilvl="3">
        <w:start w:val="1"/>
        <w:numFmt w:val="bullet"/>
        <w:pStyle w:val="ListBullet4"/>
        <w:lvlText w:val=""/>
        <w:lvlJc w:val="left"/>
        <w:pPr>
          <w:ind w:left="4680" w:hanging="360"/>
        </w:pPr>
        <w:rPr>
          <w:rFonts w:ascii="Symbol" w:hAnsi="Symbol" w:hint="default"/>
        </w:rPr>
      </w:lvl>
    </w:lvlOverride>
    <w:lvlOverride w:ilvl="4">
      <w:lvl w:ilvl="4">
        <w:start w:val="1"/>
        <w:numFmt w:val="bullet"/>
        <w:pStyle w:val="ListBullet5"/>
        <w:lvlText w:val="o"/>
        <w:lvlJc w:val="left"/>
        <w:pPr>
          <w:ind w:left="5400" w:hanging="360"/>
        </w:pPr>
        <w:rPr>
          <w:rFonts w:ascii="Courier New" w:hAnsi="Courier New" w:cs="Courier New" w:hint="default"/>
        </w:rPr>
      </w:lvl>
    </w:lvlOverride>
    <w:lvlOverride w:ilvl="5">
      <w:lvl w:ilvl="5">
        <w:start w:val="1"/>
        <w:numFmt w:val="bullet"/>
        <w:lvlText w:val=""/>
        <w:lvlJc w:val="left"/>
        <w:pPr>
          <w:ind w:left="6120" w:hanging="360"/>
        </w:pPr>
        <w:rPr>
          <w:rFonts w:ascii="Wingdings" w:hAnsi="Wingdings" w:hint="default"/>
        </w:rPr>
      </w:lvl>
    </w:lvlOverride>
    <w:lvlOverride w:ilvl="6">
      <w:lvl w:ilvl="6">
        <w:start w:val="1"/>
        <w:numFmt w:val="bullet"/>
        <w:lvlText w:val=""/>
        <w:lvlJc w:val="left"/>
        <w:pPr>
          <w:ind w:left="6840" w:hanging="360"/>
        </w:pPr>
        <w:rPr>
          <w:rFonts w:ascii="Symbol" w:hAnsi="Symbol" w:hint="default"/>
        </w:rPr>
      </w:lvl>
    </w:lvlOverride>
    <w:lvlOverride w:ilvl="7">
      <w:lvl w:ilvl="7">
        <w:start w:val="1"/>
        <w:numFmt w:val="bullet"/>
        <w:lvlText w:val="o"/>
        <w:lvlJc w:val="left"/>
        <w:pPr>
          <w:ind w:left="7560" w:hanging="360"/>
        </w:pPr>
        <w:rPr>
          <w:rFonts w:ascii="Courier New" w:hAnsi="Courier New" w:cs="Courier New" w:hint="default"/>
        </w:rPr>
      </w:lvl>
    </w:lvlOverride>
    <w:lvlOverride w:ilvl="8">
      <w:lvl w:ilvl="8">
        <w:start w:val="1"/>
        <w:numFmt w:val="bullet"/>
        <w:lvlText w:val=""/>
        <w:lvlJc w:val="left"/>
        <w:pPr>
          <w:ind w:left="8280" w:hanging="360"/>
        </w:pPr>
        <w:rPr>
          <w:rFonts w:ascii="Wingdings" w:hAnsi="Wingdings" w:hint="default"/>
        </w:rPr>
      </w:lvl>
    </w:lvlOverride>
  </w:num>
  <w:num w:numId="6">
    <w:abstractNumId w:val="34"/>
  </w:num>
  <w:num w:numId="7">
    <w:abstractNumId w:val="26"/>
  </w:num>
  <w:num w:numId="8">
    <w:abstractNumId w:val="30"/>
  </w:num>
  <w:num w:numId="9">
    <w:abstractNumId w:val="21"/>
  </w:num>
  <w:num w:numId="10">
    <w:abstractNumId w:val="12"/>
  </w:num>
  <w:num w:numId="11">
    <w:abstractNumId w:val="16"/>
  </w:num>
  <w:num w:numId="12">
    <w:abstractNumId w:val="27"/>
  </w:num>
  <w:num w:numId="13">
    <w:abstractNumId w:val="38"/>
  </w:num>
  <w:num w:numId="14">
    <w:abstractNumId w:val="7"/>
  </w:num>
  <w:num w:numId="15">
    <w:abstractNumId w:val="31"/>
  </w:num>
  <w:num w:numId="16">
    <w:abstractNumId w:val="20"/>
  </w:num>
  <w:num w:numId="17">
    <w:abstractNumId w:val="35"/>
  </w:num>
  <w:num w:numId="18">
    <w:abstractNumId w:val="29"/>
  </w:num>
  <w:num w:numId="19">
    <w:abstractNumId w:val="4"/>
  </w:num>
  <w:num w:numId="20">
    <w:abstractNumId w:val="2"/>
  </w:num>
  <w:num w:numId="21">
    <w:abstractNumId w:val="1"/>
  </w:num>
  <w:num w:numId="22">
    <w:abstractNumId w:val="36"/>
  </w:num>
  <w:num w:numId="23">
    <w:abstractNumId w:val="8"/>
  </w:num>
  <w:num w:numId="24">
    <w:abstractNumId w:val="10"/>
  </w:num>
  <w:num w:numId="25">
    <w:abstractNumId w:val="23"/>
  </w:num>
  <w:num w:numId="26">
    <w:abstractNumId w:val="37"/>
  </w:num>
  <w:num w:numId="27">
    <w:abstractNumId w:val="14"/>
  </w:num>
  <w:num w:numId="28">
    <w:abstractNumId w:val="28"/>
  </w:num>
  <w:num w:numId="29">
    <w:abstractNumId w:val="22"/>
  </w:num>
  <w:num w:numId="30">
    <w:abstractNumId w:val="18"/>
  </w:num>
  <w:num w:numId="31">
    <w:abstractNumId w:val="32"/>
  </w:num>
  <w:num w:numId="32">
    <w:abstractNumId w:val="25"/>
  </w:num>
  <w:num w:numId="33">
    <w:abstractNumId w:val="5"/>
  </w:num>
  <w:num w:numId="34">
    <w:abstractNumId w:val="33"/>
  </w:num>
  <w:num w:numId="35">
    <w:abstractNumId w:val="24"/>
  </w:num>
  <w:num w:numId="36">
    <w:abstractNumId w:val="11"/>
  </w:num>
  <w:num w:numId="37">
    <w:abstractNumId w:val="6"/>
  </w:num>
  <w:num w:numId="38">
    <w:abstractNumId w:val="17"/>
  </w:num>
  <w:num w:numId="39">
    <w:abstractNumId w:val="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BB9"/>
    <w:rsid w:val="00004345"/>
    <w:rsid w:val="0001364A"/>
    <w:rsid w:val="00020002"/>
    <w:rsid w:val="000241EE"/>
    <w:rsid w:val="00025DE4"/>
    <w:rsid w:val="00051A67"/>
    <w:rsid w:val="0005225E"/>
    <w:rsid w:val="00054DBD"/>
    <w:rsid w:val="00063B97"/>
    <w:rsid w:val="00065923"/>
    <w:rsid w:val="00067334"/>
    <w:rsid w:val="00073086"/>
    <w:rsid w:val="00076108"/>
    <w:rsid w:val="000825FE"/>
    <w:rsid w:val="000913CD"/>
    <w:rsid w:val="000965DF"/>
    <w:rsid w:val="00097B5F"/>
    <w:rsid w:val="000A433A"/>
    <w:rsid w:val="000A5B8F"/>
    <w:rsid w:val="000B054E"/>
    <w:rsid w:val="000C258F"/>
    <w:rsid w:val="000C5A49"/>
    <w:rsid w:val="000C7042"/>
    <w:rsid w:val="000D0DEC"/>
    <w:rsid w:val="000D2857"/>
    <w:rsid w:val="000D3690"/>
    <w:rsid w:val="000D38C6"/>
    <w:rsid w:val="000D6819"/>
    <w:rsid w:val="000D6D0A"/>
    <w:rsid w:val="000D6D5B"/>
    <w:rsid w:val="0010727A"/>
    <w:rsid w:val="00112A3B"/>
    <w:rsid w:val="0012145C"/>
    <w:rsid w:val="001238E4"/>
    <w:rsid w:val="00124B7B"/>
    <w:rsid w:val="0014571C"/>
    <w:rsid w:val="00150D4D"/>
    <w:rsid w:val="001552E8"/>
    <w:rsid w:val="00160EE1"/>
    <w:rsid w:val="00163C3C"/>
    <w:rsid w:val="00180F5A"/>
    <w:rsid w:val="00181053"/>
    <w:rsid w:val="00181167"/>
    <w:rsid w:val="00182A5D"/>
    <w:rsid w:val="00183A07"/>
    <w:rsid w:val="001858D3"/>
    <w:rsid w:val="00190523"/>
    <w:rsid w:val="00190B16"/>
    <w:rsid w:val="00190B4C"/>
    <w:rsid w:val="001A2EDE"/>
    <w:rsid w:val="001C4916"/>
    <w:rsid w:val="001C7E2C"/>
    <w:rsid w:val="001D18B8"/>
    <w:rsid w:val="001D2FA7"/>
    <w:rsid w:val="001D4B49"/>
    <w:rsid w:val="001F1434"/>
    <w:rsid w:val="0020482E"/>
    <w:rsid w:val="002061CB"/>
    <w:rsid w:val="00212CD2"/>
    <w:rsid w:val="00221097"/>
    <w:rsid w:val="00221390"/>
    <w:rsid w:val="00233F39"/>
    <w:rsid w:val="002367A1"/>
    <w:rsid w:val="00237D65"/>
    <w:rsid w:val="00245057"/>
    <w:rsid w:val="00247439"/>
    <w:rsid w:val="00247F36"/>
    <w:rsid w:val="0025459C"/>
    <w:rsid w:val="0025616C"/>
    <w:rsid w:val="00265950"/>
    <w:rsid w:val="0026606C"/>
    <w:rsid w:val="002661E7"/>
    <w:rsid w:val="00276304"/>
    <w:rsid w:val="0027685F"/>
    <w:rsid w:val="00283534"/>
    <w:rsid w:val="002846E8"/>
    <w:rsid w:val="00287C6E"/>
    <w:rsid w:val="00291E9B"/>
    <w:rsid w:val="00292C13"/>
    <w:rsid w:val="00293C27"/>
    <w:rsid w:val="002941E6"/>
    <w:rsid w:val="002A0647"/>
    <w:rsid w:val="002A5B28"/>
    <w:rsid w:val="002B0625"/>
    <w:rsid w:val="002B4C6D"/>
    <w:rsid w:val="002C2E1A"/>
    <w:rsid w:val="002C3F0C"/>
    <w:rsid w:val="002D3A8D"/>
    <w:rsid w:val="002D4E5F"/>
    <w:rsid w:val="002D5A2F"/>
    <w:rsid w:val="002D614A"/>
    <w:rsid w:val="002E301C"/>
    <w:rsid w:val="002E32D0"/>
    <w:rsid w:val="002F6507"/>
    <w:rsid w:val="00302DAA"/>
    <w:rsid w:val="003053D7"/>
    <w:rsid w:val="00306F83"/>
    <w:rsid w:val="00307430"/>
    <w:rsid w:val="00307BB0"/>
    <w:rsid w:val="003118B8"/>
    <w:rsid w:val="00311D84"/>
    <w:rsid w:val="0031470E"/>
    <w:rsid w:val="00322BDB"/>
    <w:rsid w:val="00323650"/>
    <w:rsid w:val="00333CEF"/>
    <w:rsid w:val="003374E5"/>
    <w:rsid w:val="00344C37"/>
    <w:rsid w:val="0034766B"/>
    <w:rsid w:val="003554AF"/>
    <w:rsid w:val="00356F62"/>
    <w:rsid w:val="0036355E"/>
    <w:rsid w:val="00365FC8"/>
    <w:rsid w:val="00370A8D"/>
    <w:rsid w:val="00383E62"/>
    <w:rsid w:val="003850E8"/>
    <w:rsid w:val="00391046"/>
    <w:rsid w:val="00394FF1"/>
    <w:rsid w:val="00396F04"/>
    <w:rsid w:val="003A14E9"/>
    <w:rsid w:val="003C6612"/>
    <w:rsid w:val="003D4D4A"/>
    <w:rsid w:val="003D5B62"/>
    <w:rsid w:val="003E2F07"/>
    <w:rsid w:val="003E7459"/>
    <w:rsid w:val="003F5FB3"/>
    <w:rsid w:val="003F7C7E"/>
    <w:rsid w:val="00401FC6"/>
    <w:rsid w:val="00404DE6"/>
    <w:rsid w:val="0041369A"/>
    <w:rsid w:val="004155BD"/>
    <w:rsid w:val="00416A90"/>
    <w:rsid w:val="00432E8C"/>
    <w:rsid w:val="00441559"/>
    <w:rsid w:val="0044367D"/>
    <w:rsid w:val="00443B7A"/>
    <w:rsid w:val="0044491A"/>
    <w:rsid w:val="0044637E"/>
    <w:rsid w:val="00446983"/>
    <w:rsid w:val="00452F88"/>
    <w:rsid w:val="004536D8"/>
    <w:rsid w:val="004638F8"/>
    <w:rsid w:val="00463B2C"/>
    <w:rsid w:val="004774AD"/>
    <w:rsid w:val="004815FF"/>
    <w:rsid w:val="00483F4B"/>
    <w:rsid w:val="004846BD"/>
    <w:rsid w:val="00484BEA"/>
    <w:rsid w:val="004939DF"/>
    <w:rsid w:val="004942E5"/>
    <w:rsid w:val="004979E3"/>
    <w:rsid w:val="004A1AB8"/>
    <w:rsid w:val="004B3530"/>
    <w:rsid w:val="004C448F"/>
    <w:rsid w:val="004C556E"/>
    <w:rsid w:val="004C5C2D"/>
    <w:rsid w:val="004C7B83"/>
    <w:rsid w:val="004D071C"/>
    <w:rsid w:val="004D2034"/>
    <w:rsid w:val="004D44C6"/>
    <w:rsid w:val="004D784C"/>
    <w:rsid w:val="004E25BA"/>
    <w:rsid w:val="004E686C"/>
    <w:rsid w:val="00513BE9"/>
    <w:rsid w:val="00516D7D"/>
    <w:rsid w:val="0052064E"/>
    <w:rsid w:val="005212EC"/>
    <w:rsid w:val="00525639"/>
    <w:rsid w:val="00526460"/>
    <w:rsid w:val="005268E9"/>
    <w:rsid w:val="00533124"/>
    <w:rsid w:val="00535350"/>
    <w:rsid w:val="00544985"/>
    <w:rsid w:val="0056344C"/>
    <w:rsid w:val="00573801"/>
    <w:rsid w:val="00573C2F"/>
    <w:rsid w:val="00574A4D"/>
    <w:rsid w:val="00581310"/>
    <w:rsid w:val="00587150"/>
    <w:rsid w:val="00593473"/>
    <w:rsid w:val="005956DF"/>
    <w:rsid w:val="005A3F6D"/>
    <w:rsid w:val="005A7357"/>
    <w:rsid w:val="005A7649"/>
    <w:rsid w:val="005B084C"/>
    <w:rsid w:val="005C6D10"/>
    <w:rsid w:val="005D10AD"/>
    <w:rsid w:val="005D4EEF"/>
    <w:rsid w:val="005D67B5"/>
    <w:rsid w:val="005E0135"/>
    <w:rsid w:val="005E1B60"/>
    <w:rsid w:val="005E72DA"/>
    <w:rsid w:val="005F4725"/>
    <w:rsid w:val="00605C16"/>
    <w:rsid w:val="006101E6"/>
    <w:rsid w:val="00611857"/>
    <w:rsid w:val="006265FC"/>
    <w:rsid w:val="00631AEF"/>
    <w:rsid w:val="00637930"/>
    <w:rsid w:val="00645AD7"/>
    <w:rsid w:val="00650DC1"/>
    <w:rsid w:val="00655432"/>
    <w:rsid w:val="00655E44"/>
    <w:rsid w:val="006607D0"/>
    <w:rsid w:val="0066689D"/>
    <w:rsid w:val="00676994"/>
    <w:rsid w:val="00676ED0"/>
    <w:rsid w:val="006772D7"/>
    <w:rsid w:val="00687C07"/>
    <w:rsid w:val="0069418A"/>
    <w:rsid w:val="00695750"/>
    <w:rsid w:val="006A38E6"/>
    <w:rsid w:val="006A7915"/>
    <w:rsid w:val="006A7AAD"/>
    <w:rsid w:val="006B1F15"/>
    <w:rsid w:val="006B36CB"/>
    <w:rsid w:val="006C034F"/>
    <w:rsid w:val="006C244E"/>
    <w:rsid w:val="006C4780"/>
    <w:rsid w:val="006C5F08"/>
    <w:rsid w:val="006C759B"/>
    <w:rsid w:val="006D4254"/>
    <w:rsid w:val="006F0CA0"/>
    <w:rsid w:val="006F4570"/>
    <w:rsid w:val="006F5309"/>
    <w:rsid w:val="006F5A5C"/>
    <w:rsid w:val="006F7FCA"/>
    <w:rsid w:val="0070387E"/>
    <w:rsid w:val="00705ADB"/>
    <w:rsid w:val="00706086"/>
    <w:rsid w:val="00707FDA"/>
    <w:rsid w:val="0071625B"/>
    <w:rsid w:val="00717FB8"/>
    <w:rsid w:val="00732390"/>
    <w:rsid w:val="00733856"/>
    <w:rsid w:val="00737D4C"/>
    <w:rsid w:val="0074545C"/>
    <w:rsid w:val="00745F37"/>
    <w:rsid w:val="00751BB9"/>
    <w:rsid w:val="00752681"/>
    <w:rsid w:val="00770029"/>
    <w:rsid w:val="00775E54"/>
    <w:rsid w:val="00782CCB"/>
    <w:rsid w:val="007968F7"/>
    <w:rsid w:val="007B4E0A"/>
    <w:rsid w:val="007C6A48"/>
    <w:rsid w:val="007D45DA"/>
    <w:rsid w:val="007D68AE"/>
    <w:rsid w:val="007E3D66"/>
    <w:rsid w:val="007F16D3"/>
    <w:rsid w:val="007F255B"/>
    <w:rsid w:val="00814D23"/>
    <w:rsid w:val="008174FE"/>
    <w:rsid w:val="008219A1"/>
    <w:rsid w:val="00821BAA"/>
    <w:rsid w:val="008231B0"/>
    <w:rsid w:val="008260AD"/>
    <w:rsid w:val="0083381B"/>
    <w:rsid w:val="0083576C"/>
    <w:rsid w:val="00835E34"/>
    <w:rsid w:val="00840F49"/>
    <w:rsid w:val="0084597B"/>
    <w:rsid w:val="00850808"/>
    <w:rsid w:val="008546AA"/>
    <w:rsid w:val="00856575"/>
    <w:rsid w:val="0086781C"/>
    <w:rsid w:val="00867871"/>
    <w:rsid w:val="00872603"/>
    <w:rsid w:val="00874BFB"/>
    <w:rsid w:val="00881718"/>
    <w:rsid w:val="008855AE"/>
    <w:rsid w:val="0089718F"/>
    <w:rsid w:val="008A334E"/>
    <w:rsid w:val="008B2C16"/>
    <w:rsid w:val="008B4F97"/>
    <w:rsid w:val="008B6CAE"/>
    <w:rsid w:val="008C07E8"/>
    <w:rsid w:val="008C47A5"/>
    <w:rsid w:val="008C7941"/>
    <w:rsid w:val="008D1501"/>
    <w:rsid w:val="008D312A"/>
    <w:rsid w:val="008E1483"/>
    <w:rsid w:val="008E516C"/>
    <w:rsid w:val="008F1924"/>
    <w:rsid w:val="008F33E4"/>
    <w:rsid w:val="008F72D3"/>
    <w:rsid w:val="008F7764"/>
    <w:rsid w:val="00901BD1"/>
    <w:rsid w:val="0091681C"/>
    <w:rsid w:val="0092578C"/>
    <w:rsid w:val="00926B2A"/>
    <w:rsid w:val="00937149"/>
    <w:rsid w:val="00940FB5"/>
    <w:rsid w:val="00945A8D"/>
    <w:rsid w:val="00954E55"/>
    <w:rsid w:val="00956F7F"/>
    <w:rsid w:val="00963C57"/>
    <w:rsid w:val="0097131C"/>
    <w:rsid w:val="00974E25"/>
    <w:rsid w:val="009767A8"/>
    <w:rsid w:val="00986A47"/>
    <w:rsid w:val="00986AF7"/>
    <w:rsid w:val="00987A44"/>
    <w:rsid w:val="009925AD"/>
    <w:rsid w:val="00993421"/>
    <w:rsid w:val="00997E13"/>
    <w:rsid w:val="009B4CB7"/>
    <w:rsid w:val="009C0A9D"/>
    <w:rsid w:val="009C4DAE"/>
    <w:rsid w:val="009D106C"/>
    <w:rsid w:val="009D2260"/>
    <w:rsid w:val="009E50F3"/>
    <w:rsid w:val="009E7486"/>
    <w:rsid w:val="009F00EB"/>
    <w:rsid w:val="00A05031"/>
    <w:rsid w:val="00A058E2"/>
    <w:rsid w:val="00A127D0"/>
    <w:rsid w:val="00A148E0"/>
    <w:rsid w:val="00A14D3E"/>
    <w:rsid w:val="00A14FC0"/>
    <w:rsid w:val="00A15267"/>
    <w:rsid w:val="00A174A2"/>
    <w:rsid w:val="00A219ED"/>
    <w:rsid w:val="00A234E0"/>
    <w:rsid w:val="00A317EB"/>
    <w:rsid w:val="00A3336F"/>
    <w:rsid w:val="00A3504D"/>
    <w:rsid w:val="00A45274"/>
    <w:rsid w:val="00A469E4"/>
    <w:rsid w:val="00A52A23"/>
    <w:rsid w:val="00A6366B"/>
    <w:rsid w:val="00A71DEF"/>
    <w:rsid w:val="00A72E77"/>
    <w:rsid w:val="00A73186"/>
    <w:rsid w:val="00A75D41"/>
    <w:rsid w:val="00A767CE"/>
    <w:rsid w:val="00A77E9E"/>
    <w:rsid w:val="00A81B92"/>
    <w:rsid w:val="00A91E57"/>
    <w:rsid w:val="00A95EFA"/>
    <w:rsid w:val="00AA32E6"/>
    <w:rsid w:val="00AB43FC"/>
    <w:rsid w:val="00AB70CF"/>
    <w:rsid w:val="00AB71CA"/>
    <w:rsid w:val="00AB7D00"/>
    <w:rsid w:val="00AC1EB6"/>
    <w:rsid w:val="00AC6E85"/>
    <w:rsid w:val="00AD2469"/>
    <w:rsid w:val="00AD7CAC"/>
    <w:rsid w:val="00AF0C72"/>
    <w:rsid w:val="00AF4B85"/>
    <w:rsid w:val="00B00E27"/>
    <w:rsid w:val="00B0226D"/>
    <w:rsid w:val="00B0647A"/>
    <w:rsid w:val="00B10580"/>
    <w:rsid w:val="00B142B6"/>
    <w:rsid w:val="00B14422"/>
    <w:rsid w:val="00B146D9"/>
    <w:rsid w:val="00B16565"/>
    <w:rsid w:val="00B2351E"/>
    <w:rsid w:val="00B24E70"/>
    <w:rsid w:val="00B25926"/>
    <w:rsid w:val="00B26F11"/>
    <w:rsid w:val="00B31EA1"/>
    <w:rsid w:val="00B40226"/>
    <w:rsid w:val="00B412A8"/>
    <w:rsid w:val="00B51AB0"/>
    <w:rsid w:val="00B5542B"/>
    <w:rsid w:val="00B61B99"/>
    <w:rsid w:val="00B70AA5"/>
    <w:rsid w:val="00B76FFB"/>
    <w:rsid w:val="00B82A6E"/>
    <w:rsid w:val="00B93360"/>
    <w:rsid w:val="00BA215D"/>
    <w:rsid w:val="00BB5E7E"/>
    <w:rsid w:val="00BB62BA"/>
    <w:rsid w:val="00BC0689"/>
    <w:rsid w:val="00BC1942"/>
    <w:rsid w:val="00BC2654"/>
    <w:rsid w:val="00BC2B10"/>
    <w:rsid w:val="00BC36BE"/>
    <w:rsid w:val="00BD44A8"/>
    <w:rsid w:val="00C00587"/>
    <w:rsid w:val="00C0084F"/>
    <w:rsid w:val="00C0261D"/>
    <w:rsid w:val="00C071AB"/>
    <w:rsid w:val="00C11046"/>
    <w:rsid w:val="00C122F8"/>
    <w:rsid w:val="00C13DEE"/>
    <w:rsid w:val="00C157F4"/>
    <w:rsid w:val="00C24899"/>
    <w:rsid w:val="00C263A2"/>
    <w:rsid w:val="00C27CAC"/>
    <w:rsid w:val="00C338CE"/>
    <w:rsid w:val="00C36915"/>
    <w:rsid w:val="00C44289"/>
    <w:rsid w:val="00C44A48"/>
    <w:rsid w:val="00C4730B"/>
    <w:rsid w:val="00C52769"/>
    <w:rsid w:val="00C61CC6"/>
    <w:rsid w:val="00C627E4"/>
    <w:rsid w:val="00C65E20"/>
    <w:rsid w:val="00C77C47"/>
    <w:rsid w:val="00C85C4E"/>
    <w:rsid w:val="00C86382"/>
    <w:rsid w:val="00C871F7"/>
    <w:rsid w:val="00C94A32"/>
    <w:rsid w:val="00CA42C1"/>
    <w:rsid w:val="00CA7F32"/>
    <w:rsid w:val="00CB1E5B"/>
    <w:rsid w:val="00CB40C4"/>
    <w:rsid w:val="00CB5586"/>
    <w:rsid w:val="00CC00C0"/>
    <w:rsid w:val="00CD260D"/>
    <w:rsid w:val="00CE23F7"/>
    <w:rsid w:val="00CE36D7"/>
    <w:rsid w:val="00CF3D93"/>
    <w:rsid w:val="00CF3DF8"/>
    <w:rsid w:val="00CF40D8"/>
    <w:rsid w:val="00D02999"/>
    <w:rsid w:val="00D1713F"/>
    <w:rsid w:val="00D230E0"/>
    <w:rsid w:val="00D236FC"/>
    <w:rsid w:val="00D43DFE"/>
    <w:rsid w:val="00D45A32"/>
    <w:rsid w:val="00D45D35"/>
    <w:rsid w:val="00D55A6B"/>
    <w:rsid w:val="00D55B8B"/>
    <w:rsid w:val="00D5610D"/>
    <w:rsid w:val="00D563C2"/>
    <w:rsid w:val="00D56AEC"/>
    <w:rsid w:val="00D63D8A"/>
    <w:rsid w:val="00D6530F"/>
    <w:rsid w:val="00D7003B"/>
    <w:rsid w:val="00D71682"/>
    <w:rsid w:val="00D741E6"/>
    <w:rsid w:val="00D76534"/>
    <w:rsid w:val="00D8049B"/>
    <w:rsid w:val="00D83C42"/>
    <w:rsid w:val="00D9015A"/>
    <w:rsid w:val="00DA1199"/>
    <w:rsid w:val="00DA5922"/>
    <w:rsid w:val="00DB7509"/>
    <w:rsid w:val="00DB75F6"/>
    <w:rsid w:val="00DD223B"/>
    <w:rsid w:val="00DE29B9"/>
    <w:rsid w:val="00DE3921"/>
    <w:rsid w:val="00DF6467"/>
    <w:rsid w:val="00E03155"/>
    <w:rsid w:val="00E058C6"/>
    <w:rsid w:val="00E065D9"/>
    <w:rsid w:val="00E163A8"/>
    <w:rsid w:val="00E21A04"/>
    <w:rsid w:val="00E2358E"/>
    <w:rsid w:val="00E266C6"/>
    <w:rsid w:val="00E35E08"/>
    <w:rsid w:val="00E41465"/>
    <w:rsid w:val="00E475AB"/>
    <w:rsid w:val="00E5009D"/>
    <w:rsid w:val="00E50EA5"/>
    <w:rsid w:val="00E7573A"/>
    <w:rsid w:val="00E82EBA"/>
    <w:rsid w:val="00EA142E"/>
    <w:rsid w:val="00EA61C0"/>
    <w:rsid w:val="00EC6181"/>
    <w:rsid w:val="00ED02E4"/>
    <w:rsid w:val="00ED2335"/>
    <w:rsid w:val="00ED395E"/>
    <w:rsid w:val="00ED6087"/>
    <w:rsid w:val="00EF718C"/>
    <w:rsid w:val="00F026F8"/>
    <w:rsid w:val="00F11FD2"/>
    <w:rsid w:val="00F215EF"/>
    <w:rsid w:val="00F27D5C"/>
    <w:rsid w:val="00F37A41"/>
    <w:rsid w:val="00F4261C"/>
    <w:rsid w:val="00F426F9"/>
    <w:rsid w:val="00F45CF1"/>
    <w:rsid w:val="00F53EA6"/>
    <w:rsid w:val="00F53F9C"/>
    <w:rsid w:val="00F64687"/>
    <w:rsid w:val="00F651A0"/>
    <w:rsid w:val="00F74C6E"/>
    <w:rsid w:val="00F81EA3"/>
    <w:rsid w:val="00F8567E"/>
    <w:rsid w:val="00F867CE"/>
    <w:rsid w:val="00F86930"/>
    <w:rsid w:val="00F86C96"/>
    <w:rsid w:val="00F87DD1"/>
    <w:rsid w:val="00F940A6"/>
    <w:rsid w:val="00FA1CC1"/>
    <w:rsid w:val="00FA347D"/>
    <w:rsid w:val="00FA4798"/>
    <w:rsid w:val="00FB5E95"/>
    <w:rsid w:val="00FC1146"/>
    <w:rsid w:val="00FC7C2B"/>
    <w:rsid w:val="00FD0D24"/>
    <w:rsid w:val="00FD10A5"/>
    <w:rsid w:val="00FD6FE2"/>
    <w:rsid w:val="00FE371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616A2F8"/>
  <w15:chartTrackingRefBased/>
  <w15:docId w15:val="{DC91FA1F-FA11-6F48-B32F-7FE6A385C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3C27"/>
    <w:pPr>
      <w:spacing w:before="40" w:line="276" w:lineRule="auto"/>
    </w:pPr>
    <w:rPr>
      <w:rFonts w:ascii="Arial" w:hAnsi="Arial"/>
      <w:color w:val="000000" w:themeColor="text1"/>
    </w:rPr>
  </w:style>
  <w:style w:type="paragraph" w:styleId="Heading1">
    <w:name w:val="heading 1"/>
    <w:basedOn w:val="Normal"/>
    <w:next w:val="Normal"/>
    <w:link w:val="Heading1Char"/>
    <w:uiPriority w:val="9"/>
    <w:qFormat/>
    <w:rsid w:val="00063B97"/>
    <w:pPr>
      <w:keepNext/>
      <w:keepLines/>
      <w:spacing w:after="480"/>
      <w:outlineLvl w:val="0"/>
    </w:pPr>
    <w:rPr>
      <w:rFonts w:eastAsiaTheme="majorEastAsia" w:cstheme="majorBidi"/>
      <w:color w:val="0F4BEB" w:themeColor="accent1"/>
      <w:sz w:val="48"/>
      <w:szCs w:val="32"/>
    </w:rPr>
  </w:style>
  <w:style w:type="paragraph" w:styleId="Heading2">
    <w:name w:val="heading 2"/>
    <w:basedOn w:val="Normal"/>
    <w:next w:val="Normal"/>
    <w:link w:val="Heading2Char"/>
    <w:uiPriority w:val="9"/>
    <w:unhideWhenUsed/>
    <w:qFormat/>
    <w:rsid w:val="0026606C"/>
    <w:pPr>
      <w:keepNext/>
      <w:keepLines/>
      <w:spacing w:before="320" w:after="240"/>
      <w:outlineLvl w:val="1"/>
    </w:pPr>
    <w:rPr>
      <w:rFonts w:eastAsiaTheme="majorEastAsia" w:cstheme="majorBidi"/>
      <w:color w:val="0F4BEB" w:themeColor="accent1"/>
      <w:sz w:val="30"/>
      <w:szCs w:val="26"/>
    </w:rPr>
  </w:style>
  <w:style w:type="paragraph" w:styleId="Heading3">
    <w:name w:val="heading 3"/>
    <w:basedOn w:val="Heading2"/>
    <w:next w:val="Normal"/>
    <w:link w:val="Heading3Char"/>
    <w:uiPriority w:val="9"/>
    <w:unhideWhenUsed/>
    <w:qFormat/>
    <w:rsid w:val="0026606C"/>
    <w:pPr>
      <w:outlineLvl w:val="2"/>
    </w:pPr>
    <w:rPr>
      <w:b/>
      <w:color w:val="auto"/>
      <w:sz w:val="22"/>
    </w:rPr>
  </w:style>
  <w:style w:type="paragraph" w:styleId="Heading4">
    <w:name w:val="heading 4"/>
    <w:basedOn w:val="Normal"/>
    <w:next w:val="BodyText"/>
    <w:link w:val="Heading4Char"/>
    <w:qFormat/>
    <w:rsid w:val="0026606C"/>
    <w:pPr>
      <w:keepNext/>
      <w:keepLines/>
      <w:spacing w:before="240" w:after="120"/>
      <w:ind w:left="1134"/>
      <w:outlineLvl w:val="3"/>
    </w:pPr>
    <w:rPr>
      <w:rFonts w:eastAsia="Times New Roman" w:cs="Times New Roman"/>
      <w:b/>
      <w:bCs/>
      <w:lang w:eastAsia="en-AU"/>
    </w:rPr>
  </w:style>
  <w:style w:type="paragraph" w:styleId="Heading5">
    <w:name w:val="heading 5"/>
    <w:basedOn w:val="Normal"/>
    <w:next w:val="Normal"/>
    <w:link w:val="Heading5Char"/>
    <w:uiPriority w:val="9"/>
    <w:unhideWhenUsed/>
    <w:rsid w:val="00063B97"/>
    <w:pPr>
      <w:keepNext/>
      <w:keepLines/>
      <w:spacing w:after="0"/>
      <w:outlineLvl w:val="4"/>
    </w:pPr>
    <w:rPr>
      <w:rFonts w:eastAsiaTheme="majorEastAsia" w:cstheme="majorBidi"/>
      <w:b/>
      <w:color w:val="auto"/>
      <w:sz w:val="18"/>
    </w:rPr>
  </w:style>
  <w:style w:type="paragraph" w:styleId="Heading6">
    <w:name w:val="heading 6"/>
    <w:basedOn w:val="Normal"/>
    <w:next w:val="Normal"/>
    <w:link w:val="Heading6Char"/>
    <w:uiPriority w:val="9"/>
    <w:unhideWhenUsed/>
    <w:rsid w:val="00063B97"/>
    <w:pPr>
      <w:keepNext/>
      <w:keepLines/>
      <w:spacing w:after="0"/>
      <w:outlineLvl w:val="5"/>
    </w:pPr>
    <w:rPr>
      <w:rFonts w:asciiTheme="majorHAnsi" w:eastAsiaTheme="majorEastAsia" w:hAnsiTheme="majorHAnsi" w:cstheme="majorBidi"/>
      <w:color w:val="072574"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26606C"/>
    <w:rPr>
      <w:rFonts w:ascii="Arial" w:eastAsia="Times New Roman" w:hAnsi="Arial" w:cs="Times New Roman"/>
      <w:b/>
      <w:bCs/>
      <w:color w:val="000000" w:themeColor="text1"/>
      <w:lang w:eastAsia="en-AU"/>
    </w:rPr>
  </w:style>
  <w:style w:type="paragraph" w:styleId="BodyText">
    <w:name w:val="Body Text"/>
    <w:basedOn w:val="Normal"/>
    <w:link w:val="BodyTextChar"/>
    <w:rsid w:val="00293C27"/>
    <w:pPr>
      <w:spacing w:before="120" w:after="120"/>
    </w:pPr>
    <w:rPr>
      <w:rFonts w:eastAsia="Times New Roman" w:cs="Times New Roman"/>
      <w:szCs w:val="24"/>
      <w:lang w:eastAsia="en-AU"/>
    </w:rPr>
  </w:style>
  <w:style w:type="character" w:customStyle="1" w:styleId="BodyTextChar">
    <w:name w:val="Body Text Char"/>
    <w:basedOn w:val="DefaultParagraphFont"/>
    <w:link w:val="BodyText"/>
    <w:rsid w:val="00293C27"/>
    <w:rPr>
      <w:rFonts w:eastAsia="Times New Roman" w:cs="Times New Roman"/>
      <w:szCs w:val="24"/>
      <w:lang w:eastAsia="en-AU"/>
    </w:rPr>
  </w:style>
  <w:style w:type="paragraph" w:customStyle="1" w:styleId="NbrHeading1">
    <w:name w:val="Nbr Heading 1"/>
    <w:aliases w:val="Nbr H1,UTS Nbr H1"/>
    <w:basedOn w:val="Heading1"/>
    <w:next w:val="BodyText"/>
    <w:qFormat/>
    <w:rsid w:val="00063B97"/>
    <w:pPr>
      <w:pageBreakBefore/>
      <w:widowControl w:val="0"/>
      <w:numPr>
        <w:numId w:val="8"/>
      </w:numPr>
    </w:pPr>
    <w:rPr>
      <w:rFonts w:eastAsia="Gotham Book" w:cs="Arial"/>
      <w:lang w:val="en-US" w:eastAsia="en-AU"/>
    </w:rPr>
  </w:style>
  <w:style w:type="paragraph" w:customStyle="1" w:styleId="NbrHeading2">
    <w:name w:val="Nbr Heading 2"/>
    <w:aliases w:val="Nbr H2,UTS Nbr H2"/>
    <w:basedOn w:val="Heading2"/>
    <w:next w:val="BodyText"/>
    <w:qFormat/>
    <w:rsid w:val="00063B97"/>
    <w:pPr>
      <w:numPr>
        <w:ilvl w:val="1"/>
        <w:numId w:val="8"/>
      </w:numPr>
    </w:pPr>
    <w:rPr>
      <w:rFonts w:eastAsia="Gotham Book" w:cs="Arial"/>
      <w:bCs/>
      <w:iCs/>
      <w:szCs w:val="28"/>
      <w:lang w:val="en-US" w:eastAsia="en-AU"/>
    </w:rPr>
  </w:style>
  <w:style w:type="paragraph" w:customStyle="1" w:styleId="NbrHeading3">
    <w:name w:val="Nbr Heading 3"/>
    <w:aliases w:val="Nbr H3,UTS Nbr H3"/>
    <w:basedOn w:val="Heading3"/>
    <w:next w:val="BodyText"/>
    <w:qFormat/>
    <w:rsid w:val="0026606C"/>
    <w:pPr>
      <w:numPr>
        <w:ilvl w:val="2"/>
        <w:numId w:val="8"/>
      </w:numPr>
      <w:spacing w:before="280" w:after="140"/>
    </w:pPr>
    <w:rPr>
      <w:rFonts w:eastAsia="Gotham Book" w:cs="Times New Roman"/>
      <w:bCs/>
      <w:color w:val="000000" w:themeColor="text1"/>
      <w:lang w:val="en-US" w:eastAsia="en-AU"/>
    </w:rPr>
  </w:style>
  <w:style w:type="paragraph" w:customStyle="1" w:styleId="NbrHeading4">
    <w:name w:val="Nbr Heading 4"/>
    <w:aliases w:val="Nbr H4,UTS Nbr H4"/>
    <w:basedOn w:val="Heading4"/>
    <w:next w:val="BodyText"/>
    <w:qFormat/>
    <w:rsid w:val="00293C27"/>
    <w:pPr>
      <w:numPr>
        <w:ilvl w:val="3"/>
        <w:numId w:val="8"/>
      </w:numPr>
    </w:pPr>
    <w:rPr>
      <w:rFonts w:eastAsia="Gotham Book"/>
      <w:lang w:val="en-US"/>
    </w:rPr>
  </w:style>
  <w:style w:type="paragraph" w:styleId="ListNumber0">
    <w:name w:val="List Number"/>
    <w:basedOn w:val="BodyText"/>
    <w:uiPriority w:val="1"/>
    <w:qFormat/>
    <w:rsid w:val="008A334E"/>
    <w:pPr>
      <w:numPr>
        <w:numId w:val="6"/>
      </w:numPr>
    </w:pPr>
  </w:style>
  <w:style w:type="paragraph" w:styleId="ListBullet0">
    <w:name w:val="List Bullet"/>
    <w:aliases w:val="Bullet"/>
    <w:basedOn w:val="BodyText"/>
    <w:uiPriority w:val="1"/>
    <w:qFormat/>
    <w:rsid w:val="00535350"/>
    <w:pPr>
      <w:numPr>
        <w:numId w:val="5"/>
      </w:numPr>
      <w:tabs>
        <w:tab w:val="num" w:pos="425"/>
      </w:tabs>
      <w:ind w:hanging="360"/>
    </w:pPr>
  </w:style>
  <w:style w:type="paragraph" w:customStyle="1" w:styleId="TableHeading">
    <w:name w:val="Table Heading"/>
    <w:basedOn w:val="Normal"/>
    <w:next w:val="BodyText"/>
    <w:uiPriority w:val="3"/>
    <w:qFormat/>
    <w:rsid w:val="006607D0"/>
    <w:pPr>
      <w:spacing w:before="60" w:after="60"/>
      <w:ind w:left="170" w:right="113"/>
    </w:pPr>
    <w:rPr>
      <w:color w:val="FFFFFF" w:themeColor="background1"/>
    </w:rPr>
  </w:style>
  <w:style w:type="paragraph" w:customStyle="1" w:styleId="TableText">
    <w:name w:val="Table Text"/>
    <w:basedOn w:val="Normal"/>
    <w:uiPriority w:val="3"/>
    <w:qFormat/>
    <w:rsid w:val="006607D0"/>
    <w:pPr>
      <w:spacing w:before="60" w:after="60"/>
      <w:ind w:left="170" w:right="113"/>
    </w:pPr>
    <w:rPr>
      <w:bCs/>
    </w:rPr>
  </w:style>
  <w:style w:type="paragraph" w:styleId="ListParagraph0">
    <w:name w:val="List Paragraph"/>
    <w:basedOn w:val="BodyText"/>
    <w:uiPriority w:val="1"/>
    <w:qFormat/>
    <w:rsid w:val="00293C27"/>
    <w:pPr>
      <w:numPr>
        <w:numId w:val="7"/>
      </w:numPr>
    </w:pPr>
  </w:style>
  <w:style w:type="paragraph" w:customStyle="1" w:styleId="NbrHeading5">
    <w:name w:val="Nbr Heading 5"/>
    <w:basedOn w:val="Heading5"/>
    <w:next w:val="BodyText"/>
    <w:semiHidden/>
    <w:qFormat/>
    <w:rsid w:val="00293C27"/>
    <w:pPr>
      <w:numPr>
        <w:ilvl w:val="4"/>
        <w:numId w:val="8"/>
      </w:numPr>
      <w:spacing w:before="240" w:after="120"/>
    </w:pPr>
    <w:rPr>
      <w:rFonts w:eastAsia="Times New Roman" w:cs="Times New Roman"/>
      <w:bCs/>
      <w:iCs/>
      <w:sz w:val="20"/>
      <w:szCs w:val="26"/>
      <w:lang w:eastAsia="en-AU"/>
    </w:rPr>
  </w:style>
  <w:style w:type="paragraph" w:customStyle="1" w:styleId="FigureTitle">
    <w:name w:val="Figure Title"/>
    <w:basedOn w:val="Normal"/>
    <w:next w:val="Normal"/>
    <w:uiPriority w:val="6"/>
    <w:qFormat/>
    <w:rsid w:val="006607D0"/>
    <w:pPr>
      <w:tabs>
        <w:tab w:val="left" w:pos="1134"/>
      </w:tabs>
      <w:spacing w:before="120" w:after="240"/>
    </w:pPr>
    <w:rPr>
      <w:b/>
      <w:i/>
      <w:sz w:val="20"/>
    </w:rPr>
  </w:style>
  <w:style w:type="paragraph" w:customStyle="1" w:styleId="TableTitle">
    <w:name w:val="Table Title"/>
    <w:basedOn w:val="FigureTitle"/>
    <w:uiPriority w:val="6"/>
    <w:qFormat/>
    <w:rsid w:val="006607D0"/>
  </w:style>
  <w:style w:type="numbering" w:customStyle="1" w:styleId="ListNumber">
    <w:name w:val="List_Number"/>
    <w:uiPriority w:val="99"/>
    <w:rsid w:val="00293C27"/>
    <w:pPr>
      <w:numPr>
        <w:numId w:val="2"/>
      </w:numPr>
    </w:pPr>
  </w:style>
  <w:style w:type="numbering" w:customStyle="1" w:styleId="ListParagraph">
    <w:name w:val="List_Paragraph"/>
    <w:uiPriority w:val="99"/>
    <w:rsid w:val="00293C27"/>
    <w:pPr>
      <w:numPr>
        <w:numId w:val="4"/>
      </w:numPr>
    </w:pPr>
  </w:style>
  <w:style w:type="table" w:customStyle="1" w:styleId="LinedBlueTable">
    <w:name w:val="Lined Blue Table"/>
    <w:basedOn w:val="TableNormal"/>
    <w:uiPriority w:val="99"/>
    <w:rsid w:val="00293C27"/>
    <w:pPr>
      <w:spacing w:after="0" w:line="240" w:lineRule="auto"/>
      <w:ind w:left="113" w:right="113"/>
    </w:pPr>
    <w:tblPr>
      <w:tblStyleRowBandSize w:val="1"/>
      <w:tblStyleColBandSize w:val="1"/>
      <w:tblBorders>
        <w:top w:val="single" w:sz="18" w:space="0" w:color="CEDAFC" w:themeColor="accent1" w:themeTint="33"/>
        <w:bottom w:val="single" w:sz="18" w:space="0" w:color="CEDAFC" w:themeColor="accent1" w:themeTint="33"/>
        <w:insideH w:val="single" w:sz="18" w:space="0" w:color="CEDAFC" w:themeColor="accent1" w:themeTint="33"/>
      </w:tblBorders>
      <w:tblCellMar>
        <w:left w:w="0" w:type="dxa"/>
        <w:right w:w="0" w:type="dxa"/>
      </w:tblCellMar>
    </w:tblPr>
    <w:trPr>
      <w:cantSplit/>
    </w:tr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F4BEB" w:themeFill="accent1"/>
      </w:tcPr>
    </w:tblStylePr>
    <w:tblStylePr w:type="lastRow">
      <w:rPr>
        <w:b/>
      </w:rPr>
      <w:tblPr/>
      <w:tcPr>
        <w:shd w:val="clear" w:color="auto" w:fill="ECF1FE"/>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F4BEB" w:themeFill="accent1"/>
      </w:tcPr>
    </w:tblStylePr>
    <w:tblStylePr w:type="lastCol">
      <w:tblPr/>
      <w:tcPr>
        <w:shd w:val="clear" w:color="auto" w:fill="ECF1FE"/>
      </w:tcPr>
    </w:tblStylePr>
    <w:tblStylePr w:type="band2Vert">
      <w:tblPr/>
      <w:tcPr>
        <w:shd w:val="clear" w:color="auto" w:fill="ECF1FE"/>
      </w:tcPr>
    </w:tblStylePr>
    <w:tblStylePr w:type="band2Horz">
      <w:tblPr/>
      <w:tcPr>
        <w:shd w:val="clear" w:color="auto" w:fill="ECF1FE"/>
      </w:tcPr>
    </w:tblStylePr>
  </w:style>
  <w:style w:type="paragraph" w:styleId="ListBullet2">
    <w:name w:val="List Bullet 2"/>
    <w:basedOn w:val="ListBullet0"/>
    <w:uiPriority w:val="19"/>
    <w:rsid w:val="00535350"/>
    <w:pPr>
      <w:numPr>
        <w:ilvl w:val="1"/>
      </w:numPr>
      <w:tabs>
        <w:tab w:val="num" w:pos="850"/>
      </w:tabs>
      <w:ind w:left="850" w:hanging="425"/>
    </w:pPr>
  </w:style>
  <w:style w:type="paragraph" w:styleId="ListBullet3">
    <w:name w:val="List Bullet 3"/>
    <w:basedOn w:val="ListBullet2"/>
    <w:uiPriority w:val="19"/>
    <w:rsid w:val="00535350"/>
    <w:pPr>
      <w:numPr>
        <w:ilvl w:val="0"/>
        <w:numId w:val="10"/>
      </w:numPr>
    </w:pPr>
  </w:style>
  <w:style w:type="paragraph" w:styleId="ListBullet4">
    <w:name w:val="List Bullet 4"/>
    <w:basedOn w:val="ListBullet0"/>
    <w:uiPriority w:val="19"/>
    <w:rsid w:val="008A334E"/>
    <w:pPr>
      <w:numPr>
        <w:ilvl w:val="3"/>
      </w:numPr>
      <w:ind w:left="2551"/>
    </w:pPr>
  </w:style>
  <w:style w:type="paragraph" w:styleId="ListBullet5">
    <w:name w:val="List Bullet 5"/>
    <w:basedOn w:val="ListBullet0"/>
    <w:uiPriority w:val="19"/>
    <w:rsid w:val="008A334E"/>
    <w:pPr>
      <w:numPr>
        <w:ilvl w:val="4"/>
      </w:numPr>
      <w:ind w:left="2835"/>
    </w:pPr>
  </w:style>
  <w:style w:type="paragraph" w:styleId="Header">
    <w:name w:val="header"/>
    <w:basedOn w:val="Normal"/>
    <w:link w:val="HeaderChar"/>
    <w:uiPriority w:val="99"/>
    <w:unhideWhenUsed/>
    <w:rsid w:val="00293C27"/>
    <w:pPr>
      <w:tabs>
        <w:tab w:val="center" w:pos="4513"/>
        <w:tab w:val="right" w:pos="9026"/>
      </w:tabs>
      <w:spacing w:before="0" w:after="0" w:line="240" w:lineRule="auto"/>
    </w:pPr>
  </w:style>
  <w:style w:type="paragraph" w:styleId="ListNumber2">
    <w:name w:val="List Number 2"/>
    <w:basedOn w:val="ListNumber0"/>
    <w:uiPriority w:val="19"/>
    <w:rsid w:val="00293C27"/>
    <w:pPr>
      <w:numPr>
        <w:ilvl w:val="1"/>
      </w:numPr>
    </w:pPr>
  </w:style>
  <w:style w:type="paragraph" w:styleId="ListNumber3">
    <w:name w:val="List Number 3"/>
    <w:basedOn w:val="ListNumber0"/>
    <w:uiPriority w:val="19"/>
    <w:rsid w:val="00293C27"/>
    <w:pPr>
      <w:numPr>
        <w:ilvl w:val="2"/>
      </w:numPr>
    </w:pPr>
  </w:style>
  <w:style w:type="paragraph" w:styleId="ListNumber4">
    <w:name w:val="List Number 4"/>
    <w:basedOn w:val="ListNumber0"/>
    <w:uiPriority w:val="19"/>
    <w:rsid w:val="00293C27"/>
    <w:pPr>
      <w:numPr>
        <w:ilvl w:val="3"/>
      </w:numPr>
    </w:pPr>
  </w:style>
  <w:style w:type="paragraph" w:styleId="ListNumber5">
    <w:name w:val="List Number 5"/>
    <w:basedOn w:val="ListNumber0"/>
    <w:uiPriority w:val="19"/>
    <w:rsid w:val="00293C27"/>
    <w:pPr>
      <w:numPr>
        <w:ilvl w:val="4"/>
      </w:numPr>
    </w:pPr>
  </w:style>
  <w:style w:type="paragraph" w:styleId="Title">
    <w:name w:val="Title"/>
    <w:basedOn w:val="Normal"/>
    <w:next w:val="Normal"/>
    <w:link w:val="TitleChar"/>
    <w:uiPriority w:val="10"/>
    <w:rsid w:val="00E82EBA"/>
  </w:style>
  <w:style w:type="paragraph" w:customStyle="1" w:styleId="ListParagraph2">
    <w:name w:val="List Paragraph 2"/>
    <w:basedOn w:val="ListParagraph0"/>
    <w:uiPriority w:val="19"/>
    <w:rsid w:val="00293C27"/>
    <w:pPr>
      <w:numPr>
        <w:ilvl w:val="1"/>
      </w:numPr>
    </w:pPr>
  </w:style>
  <w:style w:type="paragraph" w:customStyle="1" w:styleId="ListParagraph3">
    <w:name w:val="List Paragraph 3"/>
    <w:basedOn w:val="ListParagraph0"/>
    <w:uiPriority w:val="19"/>
    <w:rsid w:val="00293C27"/>
    <w:pPr>
      <w:numPr>
        <w:ilvl w:val="2"/>
      </w:numPr>
    </w:pPr>
  </w:style>
  <w:style w:type="paragraph" w:customStyle="1" w:styleId="ListParagraph4">
    <w:name w:val="List Paragraph 4"/>
    <w:basedOn w:val="ListParagraph0"/>
    <w:uiPriority w:val="19"/>
    <w:rsid w:val="00293C27"/>
    <w:pPr>
      <w:numPr>
        <w:ilvl w:val="3"/>
      </w:numPr>
    </w:pPr>
  </w:style>
  <w:style w:type="paragraph" w:customStyle="1" w:styleId="ListParagraph5">
    <w:name w:val="List Paragraph 5"/>
    <w:basedOn w:val="ListParagraph0"/>
    <w:uiPriority w:val="19"/>
    <w:rsid w:val="00293C27"/>
    <w:pPr>
      <w:numPr>
        <w:ilvl w:val="4"/>
      </w:numPr>
    </w:pPr>
  </w:style>
  <w:style w:type="paragraph" w:customStyle="1" w:styleId="ListParagraph6">
    <w:name w:val="List Paragraph 6"/>
    <w:basedOn w:val="ListParagraph0"/>
    <w:uiPriority w:val="19"/>
    <w:rsid w:val="00293C27"/>
    <w:pPr>
      <w:numPr>
        <w:ilvl w:val="5"/>
      </w:numPr>
    </w:pPr>
  </w:style>
  <w:style w:type="numbering" w:customStyle="1" w:styleId="ListBullet">
    <w:name w:val="List_Bullet"/>
    <w:uiPriority w:val="99"/>
    <w:rsid w:val="00293C27"/>
    <w:pPr>
      <w:numPr>
        <w:numId w:val="1"/>
      </w:numPr>
    </w:pPr>
  </w:style>
  <w:style w:type="numbering" w:customStyle="1" w:styleId="ListNumberedHeadings">
    <w:name w:val="List_NumberedHeadings"/>
    <w:uiPriority w:val="99"/>
    <w:rsid w:val="00293C27"/>
    <w:pPr>
      <w:numPr>
        <w:numId w:val="3"/>
      </w:numPr>
    </w:pPr>
  </w:style>
  <w:style w:type="paragraph" w:customStyle="1" w:styleId="AppendixHeading">
    <w:name w:val="Appendix Heading"/>
    <w:basedOn w:val="Heading1"/>
    <w:next w:val="Normal"/>
    <w:qFormat/>
    <w:rsid w:val="00293C27"/>
    <w:pPr>
      <w:pageBreakBefore/>
      <w:widowControl w:val="0"/>
      <w:numPr>
        <w:numId w:val="9"/>
      </w:numPr>
    </w:pPr>
    <w:rPr>
      <w:rFonts w:eastAsia="Times New Roman" w:cs="Arial"/>
      <w:bCs/>
      <w:lang w:eastAsia="en-AU"/>
    </w:rPr>
  </w:style>
  <w:style w:type="character" w:customStyle="1" w:styleId="Heading1Char">
    <w:name w:val="Heading 1 Char"/>
    <w:basedOn w:val="DefaultParagraphFont"/>
    <w:link w:val="Heading1"/>
    <w:uiPriority w:val="9"/>
    <w:rsid w:val="00063B97"/>
    <w:rPr>
      <w:rFonts w:ascii="Arial" w:eastAsiaTheme="majorEastAsia" w:hAnsi="Arial" w:cstheme="majorBidi"/>
      <w:color w:val="0F4BEB" w:themeColor="accent1"/>
      <w:sz w:val="48"/>
      <w:szCs w:val="32"/>
    </w:rPr>
  </w:style>
  <w:style w:type="character" w:customStyle="1" w:styleId="Heading2Char">
    <w:name w:val="Heading 2 Char"/>
    <w:basedOn w:val="DefaultParagraphFont"/>
    <w:link w:val="Heading2"/>
    <w:uiPriority w:val="9"/>
    <w:rsid w:val="0026606C"/>
    <w:rPr>
      <w:rFonts w:ascii="Arial" w:eastAsiaTheme="majorEastAsia" w:hAnsi="Arial" w:cstheme="majorBidi"/>
      <w:color w:val="0F4BEB" w:themeColor="accent1"/>
      <w:sz w:val="30"/>
      <w:szCs w:val="26"/>
    </w:rPr>
  </w:style>
  <w:style w:type="character" w:customStyle="1" w:styleId="Heading3Char">
    <w:name w:val="Heading 3 Char"/>
    <w:basedOn w:val="DefaultParagraphFont"/>
    <w:link w:val="Heading3"/>
    <w:uiPriority w:val="9"/>
    <w:rsid w:val="0026606C"/>
    <w:rPr>
      <w:rFonts w:ascii="Arial" w:eastAsiaTheme="majorEastAsia" w:hAnsi="Arial" w:cstheme="majorBidi"/>
      <w:b/>
      <w:szCs w:val="26"/>
    </w:rPr>
  </w:style>
  <w:style w:type="character" w:customStyle="1" w:styleId="Heading5Char">
    <w:name w:val="Heading 5 Char"/>
    <w:basedOn w:val="DefaultParagraphFont"/>
    <w:link w:val="Heading5"/>
    <w:uiPriority w:val="9"/>
    <w:rsid w:val="00063B97"/>
    <w:rPr>
      <w:rFonts w:ascii="Arial" w:eastAsiaTheme="majorEastAsia" w:hAnsi="Arial" w:cstheme="majorBidi"/>
      <w:b/>
      <w:sz w:val="18"/>
    </w:rPr>
  </w:style>
  <w:style w:type="character" w:customStyle="1" w:styleId="TitleChar">
    <w:name w:val="Title Char"/>
    <w:basedOn w:val="DefaultParagraphFont"/>
    <w:link w:val="Title"/>
    <w:uiPriority w:val="10"/>
    <w:rsid w:val="00E82EBA"/>
    <w:rPr>
      <w:rFonts w:ascii="Arial" w:hAnsi="Arial"/>
      <w:color w:val="000000" w:themeColor="text1"/>
    </w:rPr>
  </w:style>
  <w:style w:type="character" w:customStyle="1" w:styleId="HeaderChar">
    <w:name w:val="Header Char"/>
    <w:basedOn w:val="DefaultParagraphFont"/>
    <w:link w:val="Header"/>
    <w:uiPriority w:val="99"/>
    <w:rsid w:val="00293C27"/>
    <w:rPr>
      <w:rFonts w:ascii="Arial" w:hAnsi="Arial"/>
      <w:color w:val="000000" w:themeColor="text1"/>
    </w:rPr>
  </w:style>
  <w:style w:type="paragraph" w:styleId="Footer">
    <w:name w:val="footer"/>
    <w:basedOn w:val="Normal"/>
    <w:link w:val="FooterChar"/>
    <w:uiPriority w:val="99"/>
    <w:unhideWhenUsed/>
    <w:rsid w:val="00293C2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293C27"/>
    <w:rPr>
      <w:rFonts w:ascii="Arial" w:hAnsi="Arial"/>
      <w:color w:val="000000" w:themeColor="text1"/>
    </w:rPr>
  </w:style>
  <w:style w:type="paragraph" w:styleId="Subtitle">
    <w:name w:val="Subtitle"/>
    <w:aliases w:val="Source"/>
    <w:basedOn w:val="Normal"/>
    <w:next w:val="Normal"/>
    <w:link w:val="SubtitleChar"/>
    <w:uiPriority w:val="11"/>
    <w:qFormat/>
    <w:rsid w:val="006607D0"/>
    <w:pPr>
      <w:numPr>
        <w:ilvl w:val="1"/>
      </w:numPr>
    </w:pPr>
    <w:rPr>
      <w:rFonts w:eastAsiaTheme="minorEastAsia"/>
      <w:spacing w:val="15"/>
      <w:sz w:val="16"/>
    </w:rPr>
  </w:style>
  <w:style w:type="character" w:customStyle="1" w:styleId="SubtitleChar">
    <w:name w:val="Subtitle Char"/>
    <w:aliases w:val="Source Char"/>
    <w:basedOn w:val="DefaultParagraphFont"/>
    <w:link w:val="Subtitle"/>
    <w:uiPriority w:val="11"/>
    <w:rsid w:val="006607D0"/>
    <w:rPr>
      <w:rFonts w:ascii="Arial" w:eastAsiaTheme="minorEastAsia" w:hAnsi="Arial"/>
      <w:color w:val="000000" w:themeColor="text1"/>
      <w:spacing w:val="15"/>
      <w:sz w:val="16"/>
    </w:rPr>
  </w:style>
  <w:style w:type="character" w:styleId="Emphasis">
    <w:name w:val="Emphasis"/>
    <w:basedOn w:val="DefaultParagraphFont"/>
    <w:uiPriority w:val="20"/>
    <w:rsid w:val="00293C27"/>
    <w:rPr>
      <w:rFonts w:ascii="Arial" w:hAnsi="Arial"/>
      <w:i/>
      <w:iCs/>
      <w:sz w:val="22"/>
    </w:rPr>
  </w:style>
  <w:style w:type="character" w:styleId="Strong">
    <w:name w:val="Strong"/>
    <w:basedOn w:val="DefaultParagraphFont"/>
    <w:uiPriority w:val="22"/>
    <w:rsid w:val="00CB5586"/>
    <w:rPr>
      <w:b/>
      <w:bCs/>
    </w:rPr>
  </w:style>
  <w:style w:type="paragraph" w:styleId="Quote">
    <w:name w:val="Quote"/>
    <w:basedOn w:val="Normal"/>
    <w:next w:val="Normal"/>
    <w:link w:val="QuoteChar"/>
    <w:uiPriority w:val="29"/>
    <w:rsid w:val="00293C2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93C27"/>
    <w:rPr>
      <w:rFonts w:ascii="Arial" w:hAnsi="Arial"/>
      <w:i/>
      <w:iCs/>
      <w:color w:val="404040" w:themeColor="text1" w:themeTint="BF"/>
    </w:rPr>
  </w:style>
  <w:style w:type="paragraph" w:styleId="IntenseQuote">
    <w:name w:val="Intense Quote"/>
    <w:basedOn w:val="Normal"/>
    <w:next w:val="Normal"/>
    <w:link w:val="IntenseQuoteChar"/>
    <w:uiPriority w:val="30"/>
    <w:rsid w:val="00293C27"/>
    <w:pPr>
      <w:pBdr>
        <w:top w:val="single" w:sz="4" w:space="10" w:color="0F4BEB" w:themeColor="accent1"/>
        <w:bottom w:val="single" w:sz="4" w:space="10" w:color="0F4BEB" w:themeColor="accent1"/>
      </w:pBdr>
      <w:spacing w:before="360" w:after="360"/>
      <w:ind w:left="864" w:right="864"/>
      <w:jc w:val="center"/>
    </w:pPr>
    <w:rPr>
      <w:i/>
      <w:iCs/>
      <w:color w:val="0F4BEB" w:themeColor="accent1"/>
    </w:rPr>
  </w:style>
  <w:style w:type="character" w:customStyle="1" w:styleId="IntenseQuoteChar">
    <w:name w:val="Intense Quote Char"/>
    <w:basedOn w:val="DefaultParagraphFont"/>
    <w:link w:val="IntenseQuote"/>
    <w:uiPriority w:val="30"/>
    <w:rsid w:val="00293C27"/>
    <w:rPr>
      <w:rFonts w:ascii="Arial" w:hAnsi="Arial"/>
      <w:i/>
      <w:iCs/>
      <w:color w:val="0F4BEB" w:themeColor="accent1"/>
    </w:rPr>
  </w:style>
  <w:style w:type="character" w:styleId="IntenseReference">
    <w:name w:val="Intense Reference"/>
    <w:basedOn w:val="DefaultParagraphFont"/>
    <w:uiPriority w:val="32"/>
    <w:rsid w:val="00293C27"/>
    <w:rPr>
      <w:b/>
      <w:bCs/>
      <w:smallCaps/>
      <w:color w:val="0F4BEB" w:themeColor="accent1"/>
      <w:spacing w:val="5"/>
    </w:rPr>
  </w:style>
  <w:style w:type="character" w:customStyle="1" w:styleId="Heading6Char">
    <w:name w:val="Heading 6 Char"/>
    <w:basedOn w:val="DefaultParagraphFont"/>
    <w:link w:val="Heading6"/>
    <w:uiPriority w:val="9"/>
    <w:rsid w:val="00063B97"/>
    <w:rPr>
      <w:rFonts w:asciiTheme="majorHAnsi" w:eastAsiaTheme="majorEastAsia" w:hAnsiTheme="majorHAnsi" w:cstheme="majorBidi"/>
      <w:color w:val="072574" w:themeColor="accent1" w:themeShade="7F"/>
    </w:rPr>
  </w:style>
  <w:style w:type="table" w:styleId="TableGrid">
    <w:name w:val="Table Grid"/>
    <w:basedOn w:val="TableNormal"/>
    <w:uiPriority w:val="39"/>
    <w:rsid w:val="00237D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237D65"/>
    <w:pPr>
      <w:spacing w:after="0" w:line="240" w:lineRule="auto"/>
    </w:p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insideV w:val="single" w:sz="4" w:space="0" w:color="6C91F5" w:themeColor="accent1" w:themeTint="99"/>
      </w:tblBorders>
    </w:tblPr>
    <w:tblStylePr w:type="firstRow">
      <w:rPr>
        <w:b/>
        <w:bCs/>
        <w:color w:val="FFFFFF" w:themeColor="background1"/>
      </w:rPr>
      <w:tblPr/>
      <w:tcPr>
        <w:tcBorders>
          <w:top w:val="single" w:sz="4" w:space="0" w:color="0F4BEB" w:themeColor="accent1"/>
          <w:left w:val="single" w:sz="4" w:space="0" w:color="0F4BEB" w:themeColor="accent1"/>
          <w:bottom w:val="single" w:sz="4" w:space="0" w:color="0F4BEB" w:themeColor="accent1"/>
          <w:right w:val="single" w:sz="4" w:space="0" w:color="0F4BEB" w:themeColor="accent1"/>
          <w:insideH w:val="nil"/>
          <w:insideV w:val="nil"/>
        </w:tcBorders>
        <w:shd w:val="clear" w:color="auto" w:fill="0F4BEB" w:themeFill="accent1"/>
      </w:tcPr>
    </w:tblStylePr>
    <w:tblStylePr w:type="lastRow">
      <w:rPr>
        <w:b/>
        <w:bCs/>
      </w:rPr>
      <w:tblPr/>
      <w:tcPr>
        <w:tcBorders>
          <w:top w:val="double" w:sz="4" w:space="0" w:color="0F4BEB" w:themeColor="accent1"/>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paragraph" w:styleId="TOCHeading">
    <w:name w:val="TOC Heading"/>
    <w:basedOn w:val="Heading1"/>
    <w:next w:val="Normal"/>
    <w:uiPriority w:val="39"/>
    <w:unhideWhenUsed/>
    <w:qFormat/>
    <w:rsid w:val="002661E7"/>
    <w:pPr>
      <w:spacing w:before="240" w:after="0" w:line="259" w:lineRule="auto"/>
      <w:outlineLvl w:val="9"/>
    </w:pPr>
    <w:rPr>
      <w:rFonts w:asciiTheme="majorHAnsi" w:hAnsiTheme="majorHAnsi"/>
      <w:color w:val="0B37AF" w:themeColor="accent1" w:themeShade="BF"/>
      <w:sz w:val="32"/>
      <w:lang w:val="en-US"/>
    </w:rPr>
  </w:style>
  <w:style w:type="paragraph" w:styleId="TOC1">
    <w:name w:val="toc 1"/>
    <w:basedOn w:val="Normal"/>
    <w:next w:val="Normal"/>
    <w:autoRedefine/>
    <w:uiPriority w:val="39"/>
    <w:unhideWhenUsed/>
    <w:rsid w:val="002661E7"/>
    <w:pPr>
      <w:spacing w:after="100"/>
    </w:pPr>
  </w:style>
  <w:style w:type="paragraph" w:styleId="TOC3">
    <w:name w:val="toc 3"/>
    <w:basedOn w:val="Normal"/>
    <w:next w:val="Normal"/>
    <w:autoRedefine/>
    <w:uiPriority w:val="39"/>
    <w:unhideWhenUsed/>
    <w:rsid w:val="002661E7"/>
    <w:pPr>
      <w:spacing w:after="100"/>
      <w:ind w:left="440"/>
    </w:pPr>
  </w:style>
  <w:style w:type="paragraph" w:styleId="TOC2">
    <w:name w:val="toc 2"/>
    <w:basedOn w:val="Normal"/>
    <w:next w:val="Normal"/>
    <w:autoRedefine/>
    <w:uiPriority w:val="39"/>
    <w:unhideWhenUsed/>
    <w:rsid w:val="002661E7"/>
    <w:pPr>
      <w:spacing w:after="100"/>
      <w:ind w:left="220"/>
    </w:pPr>
  </w:style>
  <w:style w:type="character" w:styleId="Hyperlink">
    <w:name w:val="Hyperlink"/>
    <w:basedOn w:val="DefaultParagraphFont"/>
    <w:uiPriority w:val="99"/>
    <w:unhideWhenUsed/>
    <w:rsid w:val="002661E7"/>
    <w:rPr>
      <w:color w:val="00B7E0" w:themeColor="hyperlink"/>
      <w:u w:val="single"/>
    </w:rPr>
  </w:style>
  <w:style w:type="character" w:styleId="FootnoteReference">
    <w:name w:val="footnote reference"/>
    <w:basedOn w:val="DefaultParagraphFont"/>
    <w:uiPriority w:val="99"/>
    <w:semiHidden/>
    <w:unhideWhenUsed/>
    <w:rsid w:val="0097131C"/>
    <w:rPr>
      <w:vertAlign w:val="superscript"/>
    </w:rPr>
  </w:style>
  <w:style w:type="paragraph" w:styleId="FootnoteText">
    <w:name w:val="footnote text"/>
    <w:basedOn w:val="Normal"/>
    <w:link w:val="FootnoteTextChar"/>
    <w:uiPriority w:val="99"/>
    <w:semiHidden/>
    <w:unhideWhenUsed/>
    <w:rsid w:val="0097131C"/>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97131C"/>
    <w:rPr>
      <w:rFonts w:ascii="Arial" w:hAnsi="Arial"/>
      <w:color w:val="000000" w:themeColor="text1"/>
      <w:sz w:val="20"/>
      <w:szCs w:val="20"/>
    </w:rPr>
  </w:style>
  <w:style w:type="character" w:styleId="CommentReference">
    <w:name w:val="annotation reference"/>
    <w:basedOn w:val="DefaultParagraphFont"/>
    <w:uiPriority w:val="99"/>
    <w:semiHidden/>
    <w:unhideWhenUsed/>
    <w:rsid w:val="00E21A04"/>
    <w:rPr>
      <w:sz w:val="16"/>
      <w:szCs w:val="16"/>
    </w:rPr>
  </w:style>
  <w:style w:type="paragraph" w:styleId="CommentText">
    <w:name w:val="annotation text"/>
    <w:basedOn w:val="Normal"/>
    <w:link w:val="CommentTextChar"/>
    <w:uiPriority w:val="99"/>
    <w:unhideWhenUsed/>
    <w:rsid w:val="00E21A04"/>
    <w:pPr>
      <w:spacing w:line="240" w:lineRule="auto"/>
    </w:pPr>
    <w:rPr>
      <w:sz w:val="20"/>
      <w:szCs w:val="20"/>
    </w:rPr>
  </w:style>
  <w:style w:type="character" w:customStyle="1" w:styleId="CommentTextChar">
    <w:name w:val="Comment Text Char"/>
    <w:basedOn w:val="DefaultParagraphFont"/>
    <w:link w:val="CommentText"/>
    <w:uiPriority w:val="99"/>
    <w:rsid w:val="00E21A04"/>
    <w:rPr>
      <w:rFonts w:ascii="Arial" w:hAnsi="Arial"/>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E21A04"/>
    <w:rPr>
      <w:b/>
      <w:bCs/>
    </w:rPr>
  </w:style>
  <w:style w:type="character" w:customStyle="1" w:styleId="CommentSubjectChar">
    <w:name w:val="Comment Subject Char"/>
    <w:basedOn w:val="CommentTextChar"/>
    <w:link w:val="CommentSubject"/>
    <w:uiPriority w:val="99"/>
    <w:semiHidden/>
    <w:rsid w:val="00E21A04"/>
    <w:rPr>
      <w:rFonts w:ascii="Arial" w:hAnsi="Arial"/>
      <w:b/>
      <w:bCs/>
      <w:color w:val="000000" w:themeColor="text1"/>
      <w:sz w:val="20"/>
      <w:szCs w:val="20"/>
    </w:rPr>
  </w:style>
  <w:style w:type="paragraph" w:styleId="BalloonText">
    <w:name w:val="Balloon Text"/>
    <w:basedOn w:val="Normal"/>
    <w:link w:val="BalloonTextChar"/>
    <w:uiPriority w:val="99"/>
    <w:semiHidden/>
    <w:unhideWhenUsed/>
    <w:rsid w:val="00E21A0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21A04"/>
    <w:rPr>
      <w:rFonts w:ascii="Segoe UI" w:hAnsi="Segoe UI" w:cs="Segoe UI"/>
      <w:color w:val="000000" w:themeColor="text1"/>
      <w:sz w:val="18"/>
      <w:szCs w:val="18"/>
    </w:rPr>
  </w:style>
  <w:style w:type="character" w:styleId="UnresolvedMention">
    <w:name w:val="Unresolved Mention"/>
    <w:basedOn w:val="DefaultParagraphFont"/>
    <w:uiPriority w:val="99"/>
    <w:semiHidden/>
    <w:unhideWhenUsed/>
    <w:rsid w:val="00F867CE"/>
    <w:rPr>
      <w:color w:val="605E5C"/>
      <w:shd w:val="clear" w:color="auto" w:fill="E1DFDD"/>
    </w:rPr>
  </w:style>
  <w:style w:type="paragraph" w:styleId="EndnoteText">
    <w:name w:val="endnote text"/>
    <w:basedOn w:val="Normal"/>
    <w:link w:val="EndnoteTextChar"/>
    <w:uiPriority w:val="99"/>
    <w:semiHidden/>
    <w:unhideWhenUsed/>
    <w:rsid w:val="0087260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872603"/>
    <w:rPr>
      <w:rFonts w:ascii="Arial" w:hAnsi="Arial"/>
      <w:color w:val="000000" w:themeColor="text1"/>
      <w:sz w:val="20"/>
      <w:szCs w:val="20"/>
    </w:rPr>
  </w:style>
  <w:style w:type="character" w:styleId="EndnoteReference">
    <w:name w:val="endnote reference"/>
    <w:basedOn w:val="DefaultParagraphFont"/>
    <w:uiPriority w:val="99"/>
    <w:semiHidden/>
    <w:unhideWhenUsed/>
    <w:rsid w:val="0087260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26"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headspace.org.au/online-and-phone-support/connect-with-us/"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UTS_theme">
  <a:themeElements>
    <a:clrScheme name="UTS-theme">
      <a:dk1>
        <a:srgbClr val="000000"/>
      </a:dk1>
      <a:lt1>
        <a:srgbClr val="FFFFFF"/>
      </a:lt1>
      <a:dk2>
        <a:srgbClr val="323232"/>
      </a:dk2>
      <a:lt2>
        <a:srgbClr val="B2B2B2"/>
      </a:lt2>
      <a:accent1>
        <a:srgbClr val="0F4BEB"/>
      </a:accent1>
      <a:accent2>
        <a:srgbClr val="FF2305"/>
      </a:accent2>
      <a:accent3>
        <a:srgbClr val="000000"/>
      </a:accent3>
      <a:accent4>
        <a:srgbClr val="FAF528"/>
      </a:accent4>
      <a:accent5>
        <a:srgbClr val="09D369"/>
      </a:accent5>
      <a:accent6>
        <a:srgbClr val="FF9600"/>
      </a:accent6>
      <a:hlink>
        <a:srgbClr val="00B7E0"/>
      </a:hlink>
      <a:folHlink>
        <a:srgbClr val="00B7E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TS_theme" id="{98AA23AB-7649-4684-A5EF-445F04EC7E7B}" vid="{B922BB2D-2178-4ED2-A6C1-058497B916D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TaxCatchAll xmlns="010de881-5e6a-4240-b83a-1f79a6234344" xsi:nil="true"/>
    <lcf76f155ced4ddcb4097134ff3c332f xmlns="25de865c-f28c-4fb1-9303-04c8ff567ad6">
      <Terms xmlns="http://schemas.microsoft.com/office/infopath/2007/PartnerControls"/>
    </lcf76f155ced4ddcb4097134ff3c332f>
    <SharedWithUsers xmlns="010de881-5e6a-4240-b83a-1f79a6234344">
      <UserInfo>
        <DisplayName>Simon Knight</DisplayName>
        <AccountId>192</AccountId>
        <AccountType/>
      </UserInfo>
      <UserInfo>
        <DisplayName>Clara Mills</DisplayName>
        <AccountId>29</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8EA95-E5AD-4D24-8130-07F15D1E37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F78A397-60C6-44D7-8362-E740FE3F4E3D}">
  <ds:schemaRefs>
    <ds:schemaRef ds:uri="http://schemas.microsoft.com/sharepoint/v3/contenttype/forms"/>
  </ds:schemaRefs>
</ds:datastoreItem>
</file>

<file path=customXml/itemProps3.xml><?xml version="1.0" encoding="utf-8"?>
<ds:datastoreItem xmlns:ds="http://schemas.openxmlformats.org/officeDocument/2006/customXml" ds:itemID="{259FBE98-4B1E-455D-9588-0EE6DC3A0274}">
  <ds:schemaRefs>
    <ds:schemaRef ds:uri="http://schemas.openxmlformats.org/package/2006/metadata/core-properties"/>
    <ds:schemaRef ds:uri="010de881-5e6a-4240-b83a-1f79a6234344"/>
    <ds:schemaRef ds:uri="http://purl.org/dc/dcmitype/"/>
    <ds:schemaRef ds:uri="http://purl.org/dc/elements/1.1/"/>
    <ds:schemaRef ds:uri="http://www.w3.org/XML/1998/namespace"/>
    <ds:schemaRef ds:uri="http://schemas.microsoft.com/office/2006/documentManagement/types"/>
    <ds:schemaRef ds:uri="http://purl.org/dc/terms/"/>
    <ds:schemaRef ds:uri="http://schemas.microsoft.com/office/infopath/2007/PartnerControls"/>
    <ds:schemaRef ds:uri="25de865c-f28c-4fb1-9303-04c8ff567ad6"/>
    <ds:schemaRef ds:uri="http://schemas.microsoft.com/office/2006/metadata/properties"/>
  </ds:schemaRefs>
</ds:datastoreItem>
</file>

<file path=customXml/itemProps4.xml><?xml version="1.0" encoding="utf-8"?>
<ds:datastoreItem xmlns:ds="http://schemas.openxmlformats.org/officeDocument/2006/customXml" ds:itemID="{DD0017B3-600C-45D0-9CAD-A3DBD6402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8</Pages>
  <Words>4695</Words>
  <Characters>2676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31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imon Knight</cp:lastModifiedBy>
  <cp:revision>6</cp:revision>
  <dcterms:created xsi:type="dcterms:W3CDTF">2022-06-10T05:32:00Z</dcterms:created>
  <dcterms:modified xsi:type="dcterms:W3CDTF">2022-07-13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0A049240F0E4C9569D82BEC6E7348</vt:lpwstr>
  </property>
  <property fmtid="{D5CDD505-2E9C-101B-9397-08002B2CF9AE}" pid="3" name="TaxKeyword">
    <vt:lpwstr/>
  </property>
  <property fmtid="{D5CDD505-2E9C-101B-9397-08002B2CF9AE}" pid="4" name="MSIP_Label_51a6c3db-1667-4f49-995a-8b9973972958_Enabled">
    <vt:lpwstr>true</vt:lpwstr>
  </property>
  <property fmtid="{D5CDD505-2E9C-101B-9397-08002B2CF9AE}" pid="5" name="MSIP_Label_51a6c3db-1667-4f49-995a-8b9973972958_SetDate">
    <vt:lpwstr>2022-03-14T21:54:01Z</vt:lpwstr>
  </property>
  <property fmtid="{D5CDD505-2E9C-101B-9397-08002B2CF9AE}" pid="6" name="MSIP_Label_51a6c3db-1667-4f49-995a-8b9973972958_Method">
    <vt:lpwstr>Standard</vt:lpwstr>
  </property>
  <property fmtid="{D5CDD505-2E9C-101B-9397-08002B2CF9AE}" pid="7" name="MSIP_Label_51a6c3db-1667-4f49-995a-8b9973972958_Name">
    <vt:lpwstr>UTS-Internal</vt:lpwstr>
  </property>
  <property fmtid="{D5CDD505-2E9C-101B-9397-08002B2CF9AE}" pid="8" name="MSIP_Label_51a6c3db-1667-4f49-995a-8b9973972958_SiteId">
    <vt:lpwstr>e8911c26-cf9f-4a9c-878e-527807be8791</vt:lpwstr>
  </property>
  <property fmtid="{D5CDD505-2E9C-101B-9397-08002B2CF9AE}" pid="9" name="MSIP_Label_51a6c3db-1667-4f49-995a-8b9973972958_ActionId">
    <vt:lpwstr>3313ffdc-9383-4ffd-acac-a44ebc636513</vt:lpwstr>
  </property>
  <property fmtid="{D5CDD505-2E9C-101B-9397-08002B2CF9AE}" pid="10" name="MSIP_Label_51a6c3db-1667-4f49-995a-8b9973972958_ContentBits">
    <vt:lpwstr>0</vt:lpwstr>
  </property>
  <property fmtid="{D5CDD505-2E9C-101B-9397-08002B2CF9AE}" pid="11" name="MediaServiceImageTags">
    <vt:lpwstr/>
  </property>
</Properties>
</file>